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87EA919" w14:textId="783B9E62" w:rsidR="009215EC" w:rsidRPr="008067B5" w:rsidRDefault="009215EC" w:rsidP="009215EC">
      <w:pPr>
        <w:jc w:val="center"/>
        <w:rPr>
          <w:rFonts w:ascii="Times New Roman" w:hAnsi="Times New Roman" w:cs="Times New Roman"/>
          <w:b/>
          <w:bCs/>
          <w:u w:val="single"/>
          <w:lang w:val="en-US"/>
        </w:rPr>
      </w:pPr>
      <w:r w:rsidRPr="008067B5"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  <w:t>Supplementary Table 1</w:t>
      </w:r>
      <w:r w:rsidR="008067B5" w:rsidRPr="008067B5"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  <w:t xml:space="preserve">. </w:t>
      </w:r>
      <w:r w:rsidR="008067B5" w:rsidRPr="008067B5"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  <w:t>Relevance of TRP channel interactors in breast cancer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129"/>
        <w:gridCol w:w="3828"/>
        <w:gridCol w:w="5811"/>
      </w:tblGrid>
      <w:tr w:rsidR="00EF6CED" w:rsidRPr="009215EC" w14:paraId="3F62AB00" w14:textId="77777777" w:rsidTr="00693CA5">
        <w:tc>
          <w:tcPr>
            <w:tcW w:w="1129" w:type="dxa"/>
            <w:vAlign w:val="center"/>
          </w:tcPr>
          <w:p w14:paraId="1DCA01BE" w14:textId="6322CA9B" w:rsidR="00EF6CED" w:rsidRPr="009215EC" w:rsidRDefault="00161F23" w:rsidP="00387B79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</w:rPr>
              <w:t xml:space="preserve">TRP </w:t>
            </w:r>
            <w:proofErr w:type="spellStart"/>
            <w:r w:rsidRPr="009215EC">
              <w:rPr>
                <w:rFonts w:ascii="Times New Roman" w:hAnsi="Times New Roman" w:cs="Times New Roman"/>
              </w:rPr>
              <w:t>c</w:t>
            </w:r>
            <w:r w:rsidR="00EF6CED" w:rsidRPr="009215EC">
              <w:rPr>
                <w:rFonts w:ascii="Times New Roman" w:hAnsi="Times New Roman" w:cs="Times New Roman"/>
              </w:rPr>
              <w:t>hannel</w:t>
            </w:r>
            <w:proofErr w:type="spellEnd"/>
          </w:p>
        </w:tc>
        <w:tc>
          <w:tcPr>
            <w:tcW w:w="3828" w:type="dxa"/>
            <w:vAlign w:val="center"/>
          </w:tcPr>
          <w:p w14:paraId="69B1A898" w14:textId="0E176E75" w:rsidR="00EF6CED" w:rsidRPr="009215EC" w:rsidRDefault="00EF6CED" w:rsidP="00387B79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9215EC">
              <w:rPr>
                <w:rFonts w:ascii="Times New Roman" w:hAnsi="Times New Roman" w:cs="Times New Roman"/>
              </w:rPr>
              <w:t>Interactor</w:t>
            </w:r>
            <w:proofErr w:type="spellEnd"/>
          </w:p>
        </w:tc>
        <w:tc>
          <w:tcPr>
            <w:tcW w:w="5811" w:type="dxa"/>
            <w:vAlign w:val="center"/>
          </w:tcPr>
          <w:p w14:paraId="5F9DAF80" w14:textId="4B16EBCD" w:rsidR="00EF6CED" w:rsidRPr="009215EC" w:rsidRDefault="00EF6CED" w:rsidP="00F355D7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9215EC">
              <w:rPr>
                <w:rFonts w:ascii="Times New Roman" w:hAnsi="Times New Roman" w:cs="Times New Roman"/>
              </w:rPr>
              <w:t>Relevance</w:t>
            </w:r>
            <w:proofErr w:type="spellEnd"/>
            <w:r w:rsidRPr="009215EC">
              <w:rPr>
                <w:rFonts w:ascii="Times New Roman" w:hAnsi="Times New Roman" w:cs="Times New Roman"/>
              </w:rPr>
              <w:t xml:space="preserve"> in </w:t>
            </w:r>
            <w:proofErr w:type="spellStart"/>
            <w:r w:rsidRPr="009215EC">
              <w:rPr>
                <w:rFonts w:ascii="Times New Roman" w:hAnsi="Times New Roman" w:cs="Times New Roman"/>
              </w:rPr>
              <w:t>breast</w:t>
            </w:r>
            <w:proofErr w:type="spellEnd"/>
            <w:r w:rsidRPr="009215EC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215EC">
              <w:rPr>
                <w:rFonts w:ascii="Times New Roman" w:hAnsi="Times New Roman" w:cs="Times New Roman"/>
              </w:rPr>
              <w:t>cancer</w:t>
            </w:r>
            <w:proofErr w:type="spellEnd"/>
          </w:p>
        </w:tc>
      </w:tr>
      <w:tr w:rsidR="00AD48FD" w:rsidRPr="009215EC" w14:paraId="3404F5D9" w14:textId="77777777" w:rsidTr="00693CA5">
        <w:tc>
          <w:tcPr>
            <w:tcW w:w="1129" w:type="dxa"/>
            <w:vMerge w:val="restart"/>
            <w:vAlign w:val="center"/>
          </w:tcPr>
          <w:p w14:paraId="4746EF40" w14:textId="0CC40A5F" w:rsidR="00AD48FD" w:rsidRPr="009215EC" w:rsidRDefault="00AD48FD" w:rsidP="00AD48FD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</w:rPr>
              <w:t>TRPC1</w:t>
            </w:r>
          </w:p>
        </w:tc>
        <w:tc>
          <w:tcPr>
            <w:tcW w:w="3828" w:type="dxa"/>
            <w:vAlign w:val="center"/>
          </w:tcPr>
          <w:p w14:paraId="5957307E" w14:textId="77777777" w:rsidR="00AD48FD" w:rsidRPr="009215EC" w:rsidRDefault="00AD48FD" w:rsidP="00AD48FD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>Fibroblast growth factor receptor-1 protein</w:t>
            </w: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t xml:space="preserve"> (FGFR1)</w:t>
            </w:r>
          </w:p>
          <w:p w14:paraId="07553256" w14:textId="6EBA7DAC" w:rsidR="00AD48FD" w:rsidRPr="009215EC" w:rsidRDefault="00AD48FD" w:rsidP="00AD48FD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Fiorio Pla&lt;/Author&gt;&lt;Year&gt;2005&lt;/Year&gt;&lt;IDText&gt;Canonical transient receptor potential 1 plays a role in basic fibroblast growth factor (bFGF)/FGF receptor-1-induced Ca2+ entry and embryonic rat neural stem cell proliferation&lt;/IDText&gt;&lt;DisplayText&gt;(Fiorio Pla et al., 2005)&lt;/DisplayText&gt;&lt;record&gt;&lt;dates&gt;&lt;pub-dates&gt;&lt;date&gt;Mar&lt;/date&gt;&lt;/pub-dates&gt;&lt;year&gt;2005&lt;/year&gt;&lt;/dates&gt;&lt;keywords&gt;&lt;keyword&gt;Animals&lt;/keyword&gt;&lt;keyword&gt;Calcium&lt;/keyword&gt;&lt;keyword&gt;Calcium Channels&lt;/keyword&gt;&lt;keyword&gt;Cell Proliferation&lt;/keyword&gt;&lt;keyword&gt;Cells, Cultured&lt;/keyword&gt;&lt;keyword&gt;Embryo, Mammalian&lt;/keyword&gt;&lt;keyword&gt;Neurons&lt;/keyword&gt;&lt;keyword&gt;Rats&lt;/keyword&gt;&lt;keyword&gt;Rats, Sprague-Dawley&lt;/keyword&gt;&lt;keyword&gt;Receptor, Fibroblast Growth Factor, Type 1&lt;/keyword&gt;&lt;keyword&gt;Stem Cells&lt;/keyword&gt;&lt;keyword&gt;TRPC Cation Channels&lt;/keyword&gt;&lt;/keywords&gt;&lt;urls&gt;&lt;related-urls&gt;&lt;url&gt;https://www.ncbi.nlm.nih.gov/pubmed/15758179&lt;/url&gt;&lt;/related-urls&gt;&lt;/urls&gt;&lt;isbn&gt;1529-2401&lt;/isbn&gt;&lt;custom2&gt;PMC6725156&lt;/custom2&gt;&lt;titles&gt;&lt;title&gt;Canonical transient receptor potential 1 plays a role in basic fibroblast growth factor (bFGF)/FGF receptor-1-induced Ca2+ entry and embryonic rat neural stem cell proliferation&lt;/title&gt;&lt;secondary-title&gt;J Neurosci&lt;/secondary-title&gt;&lt;/titles&gt;&lt;pages&gt;2687-701&lt;/pages&gt;&lt;number&gt;10&lt;/number&gt;&lt;contributors&gt;&lt;authors&gt;&lt;author&gt;Fiorio Pla, A.&lt;/author&gt;&lt;author&gt;Maric, D.&lt;/author&gt;&lt;author&gt;Brazer, S. C.&lt;/author&gt;&lt;author&gt;Giacobini, P.&lt;/author&gt;&lt;author&gt;Liu, X.&lt;/author&gt;&lt;author&gt;Chang, Y. H.&lt;/author&gt;&lt;author&gt;Ambudkar, I. S.&lt;/author&gt;&lt;author&gt;Barker, J. L.&lt;/author&gt;&lt;/authors&gt;&lt;/contributors&gt;&lt;language&gt;eng&lt;/language&gt;&lt;added-date format="utc"&gt;1600613152&lt;/added-date&gt;&lt;ref-type name="Journal Article"&gt;17&lt;/ref-type&gt;&lt;rec-number&gt;921&lt;/rec-number&gt;&lt;last-updated-date format="utc"&gt;1600613152&lt;/last-updated-date&gt;&lt;accession-num&gt;15758179&lt;/accession-num&gt;&lt;electronic-resource-num&gt;10.1523/JNEUROSCI.0951-04.2005&lt;/electronic-resource-num&gt;&lt;volume&gt;25&lt;/volume&gt;&lt;/record&gt;&lt;/Cite&gt;&lt;/EndNote&gt;</w:instrTex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</w:rPr>
              <w:t>(Fiorio Pla et al., 2005)</w: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6A78B6AD" w14:textId="2F9D0CA2" w:rsidR="00AD48FD" w:rsidRPr="009215EC" w:rsidRDefault="00AD48FD" w:rsidP="00AD48FD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FGFR1 expression is associated with prognosis in ER+/HER2- primary breast cancer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Ub21pZ3VjaGk8L0F1dGhvcj48WWVhcj4yMDE2PC9ZZWFy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Ub21pZ3VjaGk8L0F1dGhvcj48WWVhcj4yMDE2PC9ZZWFy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Tomiguchi et al., 2016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  <w:t xml:space="preserve">. Upregulation of EGFR 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signaling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 is correlated with 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tumor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 stroma remodelling and 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tumor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 recurrence in FGFR1-driven breast cancer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Ib2xkbWFuPC9BdXRob3I+PFllYXI+MjAxNTwvWWVhcj48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Ib2xkbWFuPC9BdXRob3I+PFllYXI+MjAxNTwvWWVhcj48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Holdman et al., 2015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AD48FD" w:rsidRPr="009215EC" w14:paraId="6C3679F5" w14:textId="77777777" w:rsidTr="00693CA5">
        <w:tc>
          <w:tcPr>
            <w:tcW w:w="1129" w:type="dxa"/>
            <w:vMerge/>
            <w:vAlign w:val="center"/>
          </w:tcPr>
          <w:p w14:paraId="3D5847FF" w14:textId="77777777" w:rsidR="00AD48FD" w:rsidRPr="009215EC" w:rsidRDefault="00AD48FD" w:rsidP="00AD48FD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0F72633E" w14:textId="77777777" w:rsidR="00AD48FD" w:rsidRPr="009215EC" w:rsidRDefault="00AD48FD" w:rsidP="00AD48F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t>Caveolin1</w:t>
            </w:r>
          </w:p>
          <w:p w14:paraId="7ECEC405" w14:textId="4BFA945A" w:rsidR="00AD48FD" w:rsidRPr="009215EC" w:rsidRDefault="00AD48FD" w:rsidP="00AD48FD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Pani&lt;/Author&gt;&lt;Year&gt;2009&lt;/Year&gt;&lt;IDText&gt;Activation of TRPC1 by STIM1 in ER-PM microdomains involves release of the channel from its scaffold caveolin-1&lt;/IDText&gt;&lt;DisplayText&gt;(Pani et al., 2009)&lt;/DisplayText&gt;&lt;record&gt;&lt;dates&gt;&lt;pub-dates&gt;&lt;date&gt;Nov&lt;/date&gt;&lt;/pub-dates&gt;&lt;year&gt;2009&lt;/year&gt;&lt;/dates&gt;&lt;keywords&gt;&lt;keyword&gt;Calcium&lt;/keyword&gt;&lt;keyword&gt;Caveolin 1&lt;/keyword&gt;&lt;keyword&gt;Cell Line&lt;/keyword&gt;&lt;keyword&gt;Cell Membrane&lt;/keyword&gt;&lt;keyword&gt;Cell Proliferation&lt;/keyword&gt;&lt;keyword&gt;Endoplasmic Reticulum&lt;/keyword&gt;&lt;keyword&gt;Humans&lt;/keyword&gt;&lt;keyword&gt;Membrane Microdomains&lt;/keyword&gt;&lt;keyword&gt;Membrane Proteins&lt;/keyword&gt;&lt;keyword&gt;NF-kappa B&lt;/keyword&gt;&lt;keyword&gt;Neoplasm Proteins&lt;/keyword&gt;&lt;keyword&gt;RNA, Small Interfering&lt;/keyword&gt;&lt;keyword&gt;Recombinant Fusion Proteins&lt;/keyword&gt;&lt;keyword&gt;Stromal Interaction Molecule 1&lt;/keyword&gt;&lt;keyword&gt;TRPC Cation Channels&lt;/keyword&gt;&lt;/keywords&gt;&lt;urls&gt;&lt;related-urls&gt;&lt;url&gt;https://www.ncbi.nlm.nih.gov/pubmed/19897728&lt;/url&gt;&lt;/related-urls&gt;&lt;/urls&gt;&lt;isbn&gt;1091-6490&lt;/isbn&gt;&lt;custom2&gt;PMC2785296&lt;/custom2&gt;&lt;titles&gt;&lt;title&gt;Activation of TRPC1 by STIM1 in ER-PM microdomains involves release of the channel from its scaffold caveolin-1&lt;/title&gt;&lt;secondary-title&gt;Proc Natl Acad Sci U S A&lt;/secondary-title&gt;&lt;/titles&gt;&lt;pages&gt;20087-92&lt;/pages&gt;&lt;number&gt;47&lt;/number&gt;&lt;contributors&gt;&lt;authors&gt;&lt;author&gt;Pani, B.&lt;/author&gt;&lt;author&gt;Ong, H. L.&lt;/author&gt;&lt;author&gt;Brazer, S. C.&lt;/author&gt;&lt;author&gt;Liu, X.&lt;/author&gt;&lt;author&gt;Rauser, K.&lt;/author&gt;&lt;author&gt;Singh, B. B.&lt;/author&gt;&lt;author&gt;Ambudkar, I. S.&lt;/author&gt;&lt;/authors&gt;&lt;/contributors&gt;&lt;edition&gt;2009/11/06&lt;/edition&gt;&lt;language&gt;eng&lt;/language&gt;&lt;added-date format="utc"&gt;1600613117&lt;/added-date&gt;&lt;ref-type name="Journal Article"&gt;17&lt;/ref-type&gt;&lt;rec-number&gt;920&lt;/rec-number&gt;&lt;last-updated-date format="utc"&gt;1600613117&lt;/last-updated-date&gt;&lt;accession-num&gt;19897728&lt;/accession-num&gt;&lt;electronic-resource-num&gt;10.1073/pnas.0905002106&lt;/electronic-resource-num&gt;&lt;volume&gt;106&lt;/volume&gt;&lt;/record&gt;&lt;/Cite&gt;&lt;/EndNote&gt;</w:instrTex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</w:rPr>
              <w:t>(Pani et al., 2009)</w: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5D42F178" w14:textId="06FB0082" w:rsidR="00AD48FD" w:rsidRPr="009215EC" w:rsidRDefault="00AD48FD" w:rsidP="00AD48FD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>Caveolin-1 inhibits breast cancer stem cells via c-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Myc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-mediated metabolic reprogramming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&lt;EndNote&gt;&lt;Cite&gt;&lt;Author&gt;Wang&lt;/Author&gt;&lt;Year&gt;2020&lt;/Year&gt;&lt;IDText&gt;Caveolin-1 inhibits breast cancer stem cells via c-Myc-mediated metabolic reprogramming&lt;/IDText&gt;&lt;DisplayText&gt;(S. Wang et al., 2020)&lt;/DisplayText&gt;&lt;record&gt;&lt;dates&gt;&lt;pub-dates&gt;&lt;date&gt;Jun&lt;/date&gt;&lt;/pub-dates&gt;&lt;year&gt;2020&lt;/year&gt;&lt;/dates&gt;&lt;urls&gt;&lt;related-urls&gt;&lt;url&gt;https://www.ncbi.nlm.nih.gov/pubmed/32528105&lt;/url&gt;&lt;/related-urls&gt;&lt;/urls&gt;&lt;isbn&gt;2041-4889&lt;/isbn&gt;&lt;custom2&gt;PMC7290025&lt;/custom2&gt;&lt;titles&gt;&lt;title&gt;Caveolin-1 inhibits breast cancer stem cells via c-Myc-mediated metabolic reprogramming&lt;/title&gt;&lt;secondary-title&gt;Cell Death Dis&lt;/secondary-title&gt;&lt;/titles&gt;&lt;pages&gt;450&lt;/pages&gt;&lt;number&gt;6&lt;/number&gt;&lt;contributors&gt;&lt;authors&gt;&lt;author&gt;Wang, S.&lt;/author&gt;&lt;author&gt;Wang, N.&lt;/author&gt;&lt;author&gt;Zheng, Y.&lt;/author&gt;&lt;author&gt;Yang, B.&lt;/author&gt;&lt;author&gt;Liu, P.&lt;/author&gt;&lt;author&gt;Zhang, F.&lt;/author&gt;&lt;author&gt;Li, M.&lt;/author&gt;&lt;author&gt;Song, J.&lt;/author&gt;&lt;author&gt;Chang, X.&lt;/author&gt;&lt;author&gt;Wang, Z.&lt;/author&gt;&lt;/authors&gt;&lt;/contributors&gt;&lt;edition&gt;2020/06/11&lt;/edition&gt;&lt;language&gt;eng&lt;/language&gt;&lt;added-date format="utc"&gt;1600623465&lt;/added-date&gt;&lt;ref-type name="Journal Article"&gt;17&lt;/ref-type&gt;&lt;rec-number&gt;977&lt;/rec-number&gt;&lt;last-updated-date format="utc"&gt;1600623465&lt;/last-updated-date&gt;&lt;accession-num&gt;32528105&lt;/accession-num&gt;&lt;electronic-resource-num&gt;10.1038/s41419-020-2667-x&lt;/electronic-resource-num&gt;&lt;volume&gt;11&lt;/volume&gt;&lt;/record&gt;&lt;/Cite&gt;&lt;/EndNote&gt;</w:instrTex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S. Wang et al., 2020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  <w:t xml:space="preserve"> - 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Src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-mediated phosphorylation, ubiquitination and degradation of Caveolin-1 promotes breast cancer cell stemness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Zb29uPC9BdXRob3I+PFllYXI+MjAxOTwvWWVhcj48SURU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Zb29uPC9BdXRob3I+PFllYXI+MjAxOTwvWWVhcj48SURU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Yoon, Kim, Kim, Jang, &amp; Surh, 2019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AD48FD" w:rsidRPr="009215EC" w14:paraId="68FD89A5" w14:textId="77777777" w:rsidTr="00693CA5">
        <w:tc>
          <w:tcPr>
            <w:tcW w:w="1129" w:type="dxa"/>
            <w:vMerge/>
            <w:vAlign w:val="center"/>
          </w:tcPr>
          <w:p w14:paraId="00F1A564" w14:textId="77777777" w:rsidR="00AD48FD" w:rsidRPr="009215EC" w:rsidRDefault="00AD48FD" w:rsidP="00AD48FD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4923589A" w14:textId="14838675" w:rsidR="00AD48FD" w:rsidRPr="009215EC" w:rsidRDefault="00AD48FD" w:rsidP="00AD48FD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t>PLC-γ</w:t>
            </w:r>
          </w:p>
          <w:p w14:paraId="5162AAB2" w14:textId="6D3C778F" w:rsidR="00AD48FD" w:rsidRPr="009215EC" w:rsidRDefault="00AD48FD" w:rsidP="00AD48FD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Tu&lt;/Author&gt;&lt;Year&gt;2005&lt;/Year&gt;&lt;IDText&gt;Phospholipase cgamma1 is required for activation of store-operated channels in human keratinocytes&lt;/IDText&gt;&lt;DisplayText&gt;(Tu, Chang, &amp;amp; Bikle, 2005)&lt;/DisplayText&gt;&lt;record&gt;&lt;dates&gt;&lt;pub-dates&gt;&lt;date&gt;Jan&lt;/date&gt;&lt;/pub-dates&gt;&lt;year&gt;2005&lt;/year&gt;&lt;/dates&gt;&lt;keywords&gt;&lt;keyword&gt;Calcium&lt;/keyword&gt;&lt;keyword&gt;Calcium Channels&lt;/keyword&gt;&lt;keyword&gt;Cells, Cultured&lt;/keyword&gt;&lt;keyword&gt;Cytosol&lt;/keyword&gt;&lt;keyword&gt;DNA, Antisense&lt;/keyword&gt;&lt;keyword&gt;DNA, Complementary&lt;/keyword&gt;&lt;keyword&gt;Humans&lt;/keyword&gt;&lt;keyword&gt;Inositol 1,4,5-Trisphosphate Receptors&lt;/keyword&gt;&lt;keyword&gt;Ion Channels&lt;/keyword&gt;&lt;keyword&gt;Keratinocytes&lt;/keyword&gt;&lt;keyword&gt;Phospholipase C gamma&lt;/keyword&gt;&lt;keyword&gt;Receptors, Cytoplasmic and Nuclear&lt;/keyword&gt;&lt;keyword&gt;TRPC Cation Channels&lt;/keyword&gt;&lt;keyword&gt;Transfection&lt;/keyword&gt;&lt;keyword&gt;Type C Phospholipases&lt;/keyword&gt;&lt;/keywords&gt;&lt;urls&gt;&lt;related-urls&gt;&lt;url&gt;https://www.ncbi.nlm.nih.gov/pubmed/15654973&lt;/url&gt;&lt;/related-urls&gt;&lt;/urls&gt;&lt;isbn&gt;0022-202X&lt;/isbn&gt;&lt;titles&gt;&lt;title&gt;Phospholipase cgamma1 is required for activation of store-operated channels in human keratinocytes&lt;/title&gt;&lt;secondary-title&gt;J Invest Dermatol&lt;/secondary-title&gt;&lt;/titles&gt;&lt;pages&gt;187-97&lt;/pages&gt;&lt;number&gt;1&lt;/number&gt;&lt;contributors&gt;&lt;authors&gt;&lt;author&gt;Tu, C. L.&lt;/author&gt;&lt;author&gt;Chang, W.&lt;/author&gt;&lt;author&gt;Bikle, D. D.&lt;/author&gt;&lt;/authors&gt;&lt;/contributors&gt;&lt;language&gt;eng&lt;/language&gt;&lt;added-date format="utc"&gt;1600613733&lt;/added-date&gt;&lt;ref-type name="Journal Article"&gt;17&lt;/ref-type&gt;&lt;rec-number&gt;931&lt;/rec-number&gt;&lt;last-updated-date format="utc"&gt;1600613733&lt;/last-updated-date&gt;&lt;accession-num&gt;15654973&lt;/accession-num&gt;&lt;electronic-resource-num&gt;10.1111/j.0022-202X.2004.23544.x&lt;/electronic-resource-num&gt;&lt;volume&gt;124&lt;/volume&gt;&lt;/record&gt;&lt;/Cite&gt;&lt;/EndNote&gt;</w:instrText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Tu, Chang, &amp; Bikle, 2005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513B3F70" w14:textId="7C649E81" w:rsidR="00AD48FD" w:rsidRPr="009215EC" w:rsidRDefault="00AD48FD" w:rsidP="00AD48FD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PLC-γ-1 phosphorylation status is prognostic of metastatic risk in patients with early-stage Luminal-A and -B breast cancer subtypes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MYXR0YW56aW88L0F1dGhvcj48WWVhcj4yMDE5PC9ZZWFy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MYXR0YW56aW88L0F1dGhvcj48WWVhcj4yMDE5PC9ZZWFy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Lattanzio et al., 2019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DF2C83" w:rsidRPr="009215EC" w14:paraId="60F5E835" w14:textId="77777777" w:rsidTr="00210B9E">
        <w:trPr>
          <w:trHeight w:val="1380"/>
        </w:trPr>
        <w:tc>
          <w:tcPr>
            <w:tcW w:w="1129" w:type="dxa"/>
            <w:vMerge/>
            <w:vAlign w:val="center"/>
          </w:tcPr>
          <w:p w14:paraId="6196769A" w14:textId="77777777" w:rsidR="00DF2C83" w:rsidRPr="009215EC" w:rsidRDefault="00DF2C83" w:rsidP="00AD48FD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4D691C4E" w14:textId="454423ED" w:rsidR="00DF2C83" w:rsidRPr="009215EC" w:rsidRDefault="00DF2C83" w:rsidP="00DF2C8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t xml:space="preserve">IP3R2 </w:t>
            </w:r>
            <w:r w:rsidRPr="009215EC">
              <w:rPr>
                <w:rFonts w:ascii="Times New Roman" w:hAnsi="Times New Roman" w:cs="Times New Roman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 &lt;EndNote&gt;&lt;Cite&gt;&lt;Author&gt;Rosado&lt;/Author&gt;&lt;Year&gt;2001&lt;/Year&gt;&lt;IDText&gt;Activation of store-mediated calcium entry by secretion-like coupling between the inositol 1,4,5-trisphosphate receptor type II and human transient receptor potential (hTrp1) channels in human platelets&lt;/IDText&gt;&lt;DisplayText&gt;(Rosado &amp;amp; Sage, 2001)&lt;/DisplayText&gt;&lt;record&gt;&lt;dates&gt;&lt;pub-dates&gt;&lt;date&gt;May&lt;/date&gt;&lt;/pub-dates&gt;&lt;year&gt;2001&lt;/year&gt;&lt;/dates&gt;&lt;keywords&gt;&lt;keyword&gt;Actins&lt;/keyword&gt;&lt;keyword&gt;Biological Transport&lt;/keyword&gt;&lt;keyword&gt;Blood Platelets&lt;/keyword&gt;&lt;keyword&gt;Calcium&lt;/keyword&gt;&lt;keyword&gt;Calcium Channels&lt;/keyword&gt;&lt;keyword&gt;Cytochalasin D&lt;/keyword&gt;&lt;keyword&gt;Cytoskeleton&lt;/keyword&gt;&lt;keyword&gt;Enzyme Inhibitors&lt;/keyword&gt;&lt;keyword&gt;Humans&lt;/keyword&gt;&lt;keyword&gt;Inositol 1,4,5-Trisphosphate Receptors&lt;/keyword&gt;&lt;keyword&gt;Macrocyclic Compounds&lt;/keyword&gt;&lt;keyword&gt;Oxazoles&lt;/keyword&gt;&lt;keyword&gt;Protein Binding&lt;/keyword&gt;&lt;keyword&gt;Receptor Cross-Talk&lt;/keyword&gt;&lt;keyword&gt;Receptors, Cytoplasmic and Nuclear&lt;/keyword&gt;&lt;keyword&gt;TRPC Cation Channels&lt;/keyword&gt;&lt;/keywords&gt;&lt;urls&gt;&lt;related-urls&gt;&lt;url&gt;https://www.ncbi.nlm.nih.gov/pubmed/11336651&lt;/url&gt;&lt;/related-urls&gt;&lt;/urls&gt;&lt;isbn&gt;0264-6021&lt;/isbn&gt;&lt;custom2&gt;PMC1221827&lt;/custom2&gt;&lt;titles&gt;&lt;title&gt;Activation of store-mediated calcium entry by secretion-like coupling between the inositol 1,4,5-trisphosphate receptor type II and human transient receptor potential (hTrp1) channels in human platelets&lt;/title&gt;&lt;secondary-title&gt;Biochem J&lt;/secondary-title&gt;&lt;/titles&gt;&lt;pages&gt;191-8&lt;/pages&gt;&lt;number&gt;Pt 1&lt;/number&gt;&lt;contributors&gt;&lt;authors&gt;&lt;author&gt;Rosado, J. A.&lt;/author&gt;&lt;author&gt;Sage, S. O.&lt;/author&gt;&lt;/authors&gt;&lt;/contributors&gt;&lt;language&gt;eng&lt;/language&gt;&lt;added-date format="utc"&gt;1600613209&lt;/added-date&gt;&lt;ref-type name="Journal Article"&gt;17&lt;/ref-type&gt;&lt;rec-number&gt;924&lt;/rec-number&gt;&lt;last-updated-date format="utc"&gt;1600613209&lt;/last-updated-date&gt;&lt;accession-num&gt;11336651&lt;/accession-num&gt;&lt;electronic-resource-num&gt;10.1042/0264-6021:3560191&lt;/electronic-resource-num&gt;&lt;volume&gt;356&lt;/volume&gt;&lt;/record&gt;&lt;/Cite&gt;&lt;/EndNote&gt;</w:instrText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</w:rPr>
              <w:t>(Rosado &amp; Sage, 2001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  <w:r w:rsidR="00210B9E" w:rsidRPr="009215EC">
              <w:rPr>
                <w:rFonts w:ascii="Times New Roman" w:hAnsi="Times New Roman" w:cs="Times New Roman"/>
              </w:rPr>
              <w:t>/</w:t>
            </w:r>
          </w:p>
          <w:p w14:paraId="6450CEDB" w14:textId="68C9AB64" w:rsidR="00DF2C83" w:rsidRPr="009215EC" w:rsidRDefault="00DF2C83" w:rsidP="00DF2C8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t xml:space="preserve">IP3R3 </w:t>
            </w:r>
            <w:r w:rsidRPr="009215EC">
              <w:rPr>
                <w:rFonts w:ascii="Times New Roman" w:hAnsi="Times New Roman" w:cs="Times New Roman"/>
              </w:rPr>
              <w:fldChar w:fldCharType="begin">
                <w:fldData xml:space="preserve">PEVuZE5vdGU+PENpdGU+PEF1dGhvcj5ZdWFuPC9BdXRob3I+PFllYXI+MjAwMzwvWWVhcj48SURU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</w:fldData>
              </w:fldChar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</w:rPr>
              <w:fldChar w:fldCharType="begin">
                <w:fldData xml:space="preserve">PEVuZE5vdGU+PENpdGU+PEF1dGhvcj5ZdWFuPC9BdXRob3I+PFllYXI+MjAwMzwvWWVhcj48SURU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</w:fldData>
              </w:fldChar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</w:rPr>
            </w:r>
            <w:r w:rsidR="000B7FC6" w:rsidRPr="009215EC">
              <w:rPr>
                <w:rFonts w:ascii="Times New Roman" w:hAnsi="Times New Roman" w:cs="Times New Roman"/>
              </w:rPr>
              <w:fldChar w:fldCharType="end"/>
            </w:r>
            <w:r w:rsidRPr="009215EC">
              <w:rPr>
                <w:rFonts w:ascii="Times New Roman" w:hAnsi="Times New Roman" w:cs="Times New Roman"/>
              </w:rPr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</w:rPr>
              <w:t>(Yuan et al., 2003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0B1C8A64" w14:textId="2E8FE6E9" w:rsidR="00DF2C83" w:rsidRPr="009215EC" w:rsidRDefault="00DF2C83" w:rsidP="00AD48FD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Downregulation of IP3R decrease breast cancer cells migration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&lt;EndNote&gt;&lt;Cite&gt;&lt;Author&gt;Mound&lt;/Author&gt;&lt;Year&gt;2017&lt;/Year&gt;&lt;IDText&gt;Downregulation of type 3 inositol (1,4,5)-trisphosphate receptor decreases breast cancer cell migration through an oscillatory Ca&lt;/IDText&gt;&lt;DisplayText&gt;(Mound et al., 2017)&lt;/DisplayText&gt;&lt;record&gt;&lt;dates&gt;&lt;pub-dates&gt;&lt;date&gt;Sep&lt;/date&gt;&lt;/pub-dates&gt;&lt;year&gt;2017&lt;/year&gt;&lt;/dates&gt;&lt;keywords&gt;&lt;keyword&gt;Ca2+&lt;/keyword&gt;&lt;keyword&gt;breast cancer&lt;/keyword&gt;&lt;keyword&gt;migration&lt;/keyword&gt;&lt;keyword&gt;type 3 inositol 1,4,5-trisphosphate receptor&lt;/keyword&gt;&lt;/keywords&gt;&lt;urls&gt;&lt;related-urls&gt;&lt;url&gt;https://www.ncbi.nlm.nih.gov/pubmed/29069790&lt;/url&gt;&lt;/related-urls&gt;&lt;/urls&gt;&lt;isbn&gt;1949-2553&lt;/isbn&gt;&lt;custom2&gt;PMC5641133&lt;/custom2&gt;&lt;titles&gt;&lt;title&gt;Downregulation of type 3 inositol (1,4,5)-trisphosphate receptor decreases breast cancer cell migration through an oscillatory Ca&lt;/title&gt;&lt;secondary-title&gt;Oncotarget&lt;/secondary-title&gt;&lt;/titles&gt;&lt;pages&gt;72324-72341&lt;/pages&gt;&lt;number&gt;42&lt;/number&gt;&lt;contributors&gt;&lt;authors&gt;&lt;author&gt;Mound, A.&lt;/author&gt;&lt;author&gt;Vautrin-Glabik, A.&lt;/author&gt;&lt;author&gt;Foulon, A.&lt;/author&gt;&lt;author&gt;Botia, B.&lt;/author&gt;&lt;author&gt;Hague, F.&lt;/author&gt;&lt;author&gt;Parys, J. B.&lt;/author&gt;&lt;author&gt;Ouadid-Ahidouch, H.&lt;/author&gt;&lt;author&gt;Rodat-Despoix, L.&lt;/author&gt;&lt;/authors&gt;&lt;/contributors&gt;&lt;edition&gt;2017/08/18&lt;/edition&gt;&lt;language&gt;eng&lt;/language&gt;&lt;added-date format="utc"&gt;1600623877&lt;/added-date&gt;&lt;ref-type name="Journal Article"&gt;17&lt;/ref-type&gt;&lt;rec-number&gt;983&lt;/rec-number&gt;&lt;last-updated-date format="utc"&gt;1600623877&lt;/last-updated-date&gt;&lt;accession-num&gt;29069790&lt;/accession-num&gt;&lt;electronic-resource-num&gt;10.18632/oncotarget.20327&lt;/electronic-resource-num&gt;&lt;volume&gt;8&lt;/volume&gt;&lt;/record&gt;&lt;/Cite&gt;&lt;/EndNote&gt;</w:instrTex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Mound et al., 2017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  <w:t xml:space="preserve"> - IP3R3 silencing induces actin filaments reorganization in breast cancer cells by regulation of a ARHGAP18/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RhoA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/mDia1/FAK pathway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WYXV0cmluLUdsYWJpazwvQXV0aG9yPjxZZWFyPjIwMTg8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WYXV0cmluLUdsYWJpazwvQXV0aG9yPjxZZWFyPjIwMTg8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Vautrin-Glabik, Botia, Kischel, Ouadid-Ahidouch, &amp; Rodat-Despoix, 2018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AD48FD" w:rsidRPr="009215EC" w14:paraId="28C7EC88" w14:textId="77777777" w:rsidTr="00693CA5">
        <w:tc>
          <w:tcPr>
            <w:tcW w:w="1129" w:type="dxa"/>
            <w:vMerge/>
            <w:vAlign w:val="center"/>
          </w:tcPr>
          <w:p w14:paraId="1E769DBE" w14:textId="77777777" w:rsidR="00AD48FD" w:rsidRPr="009215EC" w:rsidRDefault="00AD48FD" w:rsidP="00AD48FD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751C38E6" w14:textId="77777777" w:rsidR="00AD48FD" w:rsidRPr="009215EC" w:rsidRDefault="00AD48FD" w:rsidP="00AD48F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t>STIM1</w:t>
            </w:r>
          </w:p>
          <w:p w14:paraId="478E538C" w14:textId="6CB2947C" w:rsidR="00AD48FD" w:rsidRPr="009215EC" w:rsidRDefault="00AD48FD" w:rsidP="00AD48FD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 &lt;EndNote&gt;&lt;Cite&gt;&lt;Author&gt;López&lt;/Author&gt;&lt;Year&gt;2006&lt;/Year&gt;&lt;IDText&gt;Interaction of STIM1 with endogenously expressed human canonical TRP1 upon depletion of intracellular Ca2+ stores&lt;/IDText&gt;&lt;DisplayText&gt;(J. J. López, Salido, Pariente, &amp;amp; Rosado, 2006)&lt;/DisplayText&gt;&lt;record&gt;&lt;dates&gt;&lt;pub-dates&gt;&lt;date&gt;Sep&lt;/date&gt;&lt;/pub-dates&gt;&lt;year&gt;2006&lt;/year&gt;&lt;/dates&gt;&lt;keywords&gt;&lt;keyword&gt;Actins&lt;/keyword&gt;&lt;keyword&gt;Blood Platelets&lt;/keyword&gt;&lt;keyword&gt;Calcium&lt;/keyword&gt;&lt;keyword&gt;Calcium Channels&lt;/keyword&gt;&lt;keyword&gt;Egtazic Acid&lt;/keyword&gt;&lt;keyword&gt;Humans&lt;/keyword&gt;&lt;keyword&gt;Inositol 1,4,5-Trisphosphate Receptors&lt;/keyword&gt;&lt;keyword&gt;Membrane Proteins&lt;/keyword&gt;&lt;keyword&gt;Neoplasm Proteins&lt;/keyword&gt;&lt;keyword&gt;Receptors, Cytoplasmic and Nuclear&lt;/keyword&gt;&lt;keyword&gt;Stromal Interaction Molecule 1&lt;/keyword&gt;&lt;keyword&gt;TRPC Cation Channels&lt;/keyword&gt;&lt;/keywords&gt;&lt;urls&gt;&lt;related-urls&gt;&lt;url&gt;https://www.ncbi.nlm.nih.gov/pubmed/16870612&lt;/url&gt;&lt;/related-urls&gt;&lt;/urls&gt;&lt;isbn&gt;0021-9258&lt;/isbn&gt;&lt;titles&gt;&lt;title&gt;Interaction of STIM1 with endogenously expressed human canonical TRP1 upon depletion of intracellular Ca2+ stores&lt;/title&gt;&lt;secondary-title&gt;J Biol Chem&lt;/secondary-title&gt;&lt;/titles&gt;&lt;pages&gt;28254-64&lt;/pages&gt;&lt;number&gt;38&lt;/number&gt;&lt;contributors&gt;&lt;authors&gt;&lt;author&gt;López, J. J.&lt;/author&gt;&lt;author&gt;Salido, G. M.&lt;/author&gt;&lt;author&gt;Pariente, J. A.&lt;/author&gt;&lt;author&gt;Rosado, J. A.&lt;/author&gt;&lt;/authors&gt;&lt;/contributors&gt;&lt;edition&gt;2006/07/26&lt;/edition&gt;&lt;language&gt;eng&lt;/language&gt;&lt;added-date format="utc"&gt;1600614197&lt;/added-date&gt;&lt;ref-type name="Journal Article"&gt;17&lt;/ref-type&gt;&lt;rec-number&gt;935&lt;/rec-number&gt;&lt;last-updated-date format="utc"&gt;1600614197&lt;/last-updated-date&gt;&lt;accession-num&gt;16870612&lt;/accession-num&gt;&lt;electronic-resource-num&gt;10.1074/jbc.M604272200&lt;/electronic-resource-num&gt;&lt;volume&gt;281&lt;/volume&gt;&lt;/record&gt;&lt;/Cite&gt;&lt;/EndNote&gt;</w:instrText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</w:rPr>
              <w:t>(J. J. López, Salido, Pariente, &amp; Rosado, 2006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3A27ED50" w14:textId="58233E2D" w:rsidR="00AD48FD" w:rsidRPr="009215EC" w:rsidRDefault="004871C0" w:rsidP="00AD48FD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2E2E2E"/>
                <w:lang w:val="en-GB"/>
              </w:rPr>
              <w:t xml:space="preserve">STIM1 silencing reduces cell migration in TNBC </w:t>
            </w:r>
            <w:r w:rsidRPr="009215EC">
              <w:rPr>
                <w:rFonts w:ascii="Times New Roman" w:hAnsi="Times New Roman" w:cs="Times New Roman"/>
                <w:lang w:val="en-GB"/>
              </w:rPr>
              <w:t>(MDA-MB-132 and 4T1 cells)</w:t>
            </w:r>
            <w:r w:rsidRPr="009215EC">
              <w:rPr>
                <w:rFonts w:ascii="Times New Roman" w:hAnsi="Times New Roman" w:cs="Times New Roman"/>
                <w:color w:val="2E2E2E"/>
                <w:lang w:val="en-GB"/>
              </w:rPr>
              <w:t xml:space="preserve"> and metastasis in murine breast cancer model </w:t>
            </w:r>
            <w:r w:rsidR="00AD48FD" w:rsidRPr="009215EC"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&lt;EndNote&gt;&lt;Cite&gt;&lt;Author&gt;Yang&lt;/Author&gt;&lt;Year&gt;2009&lt;/Year&gt;&lt;IDText&gt;Orai1 and STIM1 are critical for breast tumor cell migration and metastasis&lt;/IDText&gt;&lt;DisplayText&gt;(Yang, Zhang, &amp;amp; Huang, 2009)&lt;/DisplayText&gt;&lt;record&gt;&lt;dates&gt;&lt;pub-dates&gt;&lt;date&gt;Feb&lt;/date&gt;&lt;/pub-dates&gt;&lt;year&gt;2009&lt;/year&gt;&lt;/dates&gt;&lt;keywords&gt;&lt;keyword&gt;Animals&lt;/keyword&gt;&lt;keyword&gt;Breast Neoplasms&lt;/keyword&gt;&lt;keyword&gt;Calcium&lt;/keyword&gt;&lt;keyword&gt;Calcium Channel Blockers&lt;/keyword&gt;&lt;keyword&gt;Calcium Channels&lt;/keyword&gt;&lt;keyword&gt;Cell Line, Tumor&lt;/keyword&gt;&lt;keyword&gt;Cell Movement&lt;/keyword&gt;&lt;keyword&gt;Female&lt;/keyword&gt;&lt;keyword&gt;Focal Adhesions&lt;/keyword&gt;&lt;keyword&gt;Humans&lt;/keyword&gt;&lt;keyword&gt;Imidazoles&lt;/keyword&gt;&lt;keyword&gt;Membrane Glycoproteins&lt;/keyword&gt;&lt;keyword&gt;Membrane Proteins&lt;/keyword&gt;&lt;keyword&gt;Mice&lt;/keyword&gt;&lt;keyword&gt;Mice, Inbred BALB C&lt;/keyword&gt;&lt;keyword&gt;Neoplasm Metastasis&lt;/keyword&gt;&lt;keyword&gt;Neoplasm Proteins&lt;/keyword&gt;&lt;keyword&gt;Neoplasm Transplantation&lt;/keyword&gt;&lt;keyword&gt;ORAI1 Protein&lt;/keyword&gt;&lt;keyword&gt;RNA Interference&lt;/keyword&gt;&lt;keyword&gt;Stromal Interaction Molecule 1&lt;/keyword&gt;&lt;keyword&gt;rac GTP-Binding Proteins&lt;/keyword&gt;&lt;keyword&gt;ras GTPase-Activating Proteins&lt;/keyword&gt;&lt;/keywords&gt;&lt;urls&gt;&lt;related-urls&gt;&lt;url&gt;https://www.ncbi.nlm.nih.gov/pubmed/19185847&lt;/url&gt;&lt;/related-urls&gt;&lt;/urls&gt;&lt;isbn&gt;1878-3686&lt;/isbn&gt;&lt;titles&gt;&lt;title&gt;Orai1 and STIM1 are critical for breast tumor cell migration and metastasis&lt;/title&gt;&lt;secondary-title&gt;Cancer Cell&lt;/secondary-title&gt;&lt;/titles&gt;&lt;pages&gt;124-34&lt;/pages&gt;&lt;number&gt;2&lt;/number&gt;&lt;contributors&gt;&lt;authors&gt;&lt;author&gt;Yang, S.&lt;/author&gt;&lt;author&gt;Zhang, J. J.&lt;/author&gt;&lt;author&gt;Huang, X. Y.&lt;/author&gt;&lt;/authors&gt;&lt;/contributors&gt;&lt;language&gt;eng&lt;/language&gt;&lt;added-date format="utc"&gt;1600626345&lt;/added-date&gt;&lt;ref-type name="Journal Article"&gt;17&lt;/ref-type&gt;&lt;rec-number&gt;1006&lt;/rec-number&gt;&lt;last-updated-date format="utc"&gt;1600626345&lt;/last-updated-date&gt;&lt;accession-num&gt;19185847&lt;/accession-num&gt;&lt;electronic-resource-num&gt;10.1016/j.ccr.2008.12.019&lt;/electronic-resource-num&gt;&lt;volume&gt;15&lt;/volume&gt;&lt;/record&gt;&lt;/Cite&gt;&lt;/EndNote&gt;</w:instrText>
            </w:r>
            <w:r w:rsidR="00AD48FD"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Yang, Zhang, &amp; Huang, 2009)</w:t>
            </w:r>
            <w:r w:rsidR="00AD48FD"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AD48FD" w:rsidRPr="009215EC" w14:paraId="4B2F3FAF" w14:textId="77777777" w:rsidTr="00693CA5">
        <w:tc>
          <w:tcPr>
            <w:tcW w:w="1129" w:type="dxa"/>
            <w:vMerge/>
            <w:vAlign w:val="center"/>
          </w:tcPr>
          <w:p w14:paraId="18C9E86A" w14:textId="77777777" w:rsidR="00AD48FD" w:rsidRPr="009215EC" w:rsidRDefault="00AD48FD" w:rsidP="00AD48FD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2F9F46D4" w14:textId="77777777" w:rsidR="00AD48FD" w:rsidRPr="009215EC" w:rsidRDefault="00AD48FD" w:rsidP="00AD48F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t>STIM2</w:t>
            </w:r>
          </w:p>
          <w:p w14:paraId="14E5D72B" w14:textId="1F19BD10" w:rsidR="00AD48FD" w:rsidRPr="009215EC" w:rsidRDefault="00AD48FD" w:rsidP="00AD48FD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 &lt;EndNote&gt;&lt;Cite&gt;&lt;Author&gt;Berna-Erro&lt;/Author&gt;&lt;Year&gt;2012&lt;/Year&gt;&lt;IDText&gt;Capacitative and non-capacitative signaling complexes in human platelets&lt;/IDText&gt;&lt;DisplayText&gt;(Berna-Erro, 2012)&lt;/DisplayText&gt;&lt;record&gt;&lt;keywords&gt;&lt;keyword&gt;Orai1,Orai2,Orai3,STIM1,STIM2,TRPC&lt;/keyword&gt;&lt;/keywords&gt;&lt;urls&gt;&lt;related-urls&gt;&lt;url&gt;http://dx.doi.org/10.1016/j.bbamcr.2012.05.023&lt;/url&gt;&lt;/related-urls&gt;&lt;/urls&gt;&lt;isbn&gt;01674889&lt;/isbn&gt;&lt;titles&gt;&lt;title&gt;Capacitative and non-capacitative signaling complexes in human platelets&lt;/title&gt;&lt;secondary-title&gt;Biochimica et Biophysica Acta - Molecular Cell Research&lt;/secondary-title&gt;&lt;/titles&gt;&lt;pages&gt;1242--1251&lt;/pages&gt;&lt;number&gt;8&lt;/number&gt;&lt;contributors&gt;&lt;authors&gt;&lt;author&gt;Berna-Erro, Alejandro and Galan Carmen and Dionisio Natalia and Gomez Luis J. and Salido Gines M. and Rosado Juan A.&lt;/author&gt;&lt;/authors&gt;&lt;/contributors&gt;&lt;added-date format="utc"&gt;1599047272&lt;/added-date&gt;&lt;ref-type name="Journal Article"&gt;17&lt;/ref-type&gt;&lt;dates&gt;&lt;year&gt;2012&lt;/year&gt;&lt;/dates&gt;&lt;rec-number&gt;698&lt;/rec-number&gt;&lt;last-updated-date format="utc"&gt;1599047272&lt;/last-updated-date&gt;&lt;accession-num&gt;Berna-Erro2012&lt;/accession-num&gt;&lt;electronic-resource-num&gt;10.1016/j.bbamcr.2012.05.023&lt;/electronic-resource-num&gt;&lt;volume&gt;1823&lt;/volume&gt;&lt;/record&gt;&lt;/Cite&gt;&lt;/EndNote&gt;</w:instrText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</w:rPr>
              <w:t>(Berna-Erro, 2012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507C49FD" w14:textId="7E5F89F0" w:rsidR="00AD48FD" w:rsidRPr="009215EC" w:rsidRDefault="00814A1F" w:rsidP="00AD48FD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333333"/>
                <w:shd w:val="clear" w:color="auto" w:fill="FFFFFF"/>
                <w:lang w:val="en-GB"/>
              </w:rPr>
              <w:t>STIM2</w:t>
            </w:r>
            <w:r w:rsidR="00DF2C83" w:rsidRPr="009215EC">
              <w:rPr>
                <w:rFonts w:ascii="Times New Roman" w:hAnsi="Times New Roman" w:cs="Times New Roman"/>
                <w:color w:val="333333"/>
                <w:shd w:val="clear" w:color="auto" w:fill="FFFFFF"/>
                <w:lang w:val="en-GB"/>
              </w:rPr>
              <w:t xml:space="preserve"> leads to breast cancer metastasis via NFAT1 / TGF-β1 to promote EMT</w:t>
            </w:r>
            <w:r w:rsidRPr="009215EC">
              <w:rPr>
                <w:rFonts w:ascii="Times New Roman" w:hAnsi="Times New Roman" w:cs="Times New Roman"/>
                <w:color w:val="333333"/>
                <w:shd w:val="clear" w:color="auto" w:fill="FFFFFF"/>
                <w:lang w:val="en-GB"/>
              </w:rPr>
              <w:t>.</w:t>
            </w:r>
            <w:r w:rsidR="00693CA5" w:rsidRPr="009215EC">
              <w:rPr>
                <w:rFonts w:ascii="Times New Roman" w:hAnsi="Times New Roman" w:cs="Times New Roman"/>
                <w:color w:val="333333"/>
                <w:shd w:val="clear" w:color="auto" w:fill="FFFFFF"/>
                <w:lang w:val="en-GB"/>
              </w:rPr>
              <w:fldChar w:fldCharType="begin">
                <w:fldData xml:space="preserve">PEVuZE5vdGU+PENpdGU+PEF1dGhvcj5NaWFvPC9BdXRob3I+PFllYXI+MjAxOTwvWWVhcj48SURU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</w:fldData>
              </w:fldChar>
            </w:r>
            <w:r w:rsidR="000B7FC6" w:rsidRPr="009215EC">
              <w:rPr>
                <w:rFonts w:ascii="Times New Roman" w:hAnsi="Times New Roman" w:cs="Times New Roman"/>
                <w:color w:val="333333"/>
                <w:shd w:val="clear" w:color="auto" w:fill="FFFFFF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color w:val="333333"/>
                <w:shd w:val="clear" w:color="auto" w:fill="FFFFFF"/>
                <w:lang w:val="en-GB"/>
              </w:rPr>
              <w:fldChar w:fldCharType="begin">
                <w:fldData xml:space="preserve">PEVuZE5vdGU+PENpdGU+PEF1dGhvcj5NaWFvPC9BdXRob3I+PFllYXI+MjAxOTwvWWVhcj48SURU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</w:fldData>
              </w:fldChar>
            </w:r>
            <w:r w:rsidR="000B7FC6" w:rsidRPr="009215EC">
              <w:rPr>
                <w:rFonts w:ascii="Times New Roman" w:hAnsi="Times New Roman" w:cs="Times New Roman"/>
                <w:color w:val="333333"/>
                <w:shd w:val="clear" w:color="auto" w:fill="FFFFFF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color w:val="333333"/>
                <w:shd w:val="clear" w:color="auto" w:fill="FFFFFF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color w:val="333333"/>
                <w:shd w:val="clear" w:color="auto" w:fill="FFFFFF"/>
                <w:lang w:val="en-GB"/>
              </w:rPr>
              <w:fldChar w:fldCharType="end"/>
            </w:r>
            <w:r w:rsidR="00693CA5" w:rsidRPr="009215EC">
              <w:rPr>
                <w:rFonts w:ascii="Times New Roman" w:hAnsi="Times New Roman" w:cs="Times New Roman"/>
                <w:color w:val="333333"/>
                <w:shd w:val="clear" w:color="auto" w:fill="FFFFFF"/>
                <w:lang w:val="en-GB"/>
              </w:rPr>
            </w:r>
            <w:r w:rsidR="00693CA5" w:rsidRPr="009215EC">
              <w:rPr>
                <w:rFonts w:ascii="Times New Roman" w:hAnsi="Times New Roman" w:cs="Times New Roman"/>
                <w:color w:val="333333"/>
                <w:shd w:val="clear" w:color="auto" w:fill="FFFFFF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333333"/>
                <w:shd w:val="clear" w:color="auto" w:fill="FFFFFF"/>
                <w:lang w:val="en-GB"/>
              </w:rPr>
              <w:t>(Miao et al., 2019)</w:t>
            </w:r>
            <w:r w:rsidR="00693CA5" w:rsidRPr="009215EC">
              <w:rPr>
                <w:rFonts w:ascii="Times New Roman" w:hAnsi="Times New Roman" w:cs="Times New Roman"/>
                <w:color w:val="333333"/>
                <w:shd w:val="clear" w:color="auto" w:fill="FFFFFF"/>
                <w:lang w:val="en-GB"/>
              </w:rPr>
              <w:fldChar w:fldCharType="end"/>
            </w:r>
            <w:r w:rsidR="00DF2C83" w:rsidRPr="009215EC">
              <w:rPr>
                <w:rFonts w:ascii="Times New Roman" w:hAnsi="Times New Roman" w:cs="Times New Roman"/>
                <w:color w:val="333333"/>
                <w:shd w:val="clear" w:color="auto" w:fill="FFFFFF"/>
                <w:lang w:val="en-GB"/>
              </w:rPr>
              <w:t>.</w:t>
            </w:r>
          </w:p>
        </w:tc>
      </w:tr>
      <w:tr w:rsidR="00AD48FD" w:rsidRPr="009215EC" w14:paraId="15FCCA93" w14:textId="77777777" w:rsidTr="00693CA5">
        <w:tc>
          <w:tcPr>
            <w:tcW w:w="1129" w:type="dxa"/>
            <w:vMerge/>
            <w:vAlign w:val="center"/>
          </w:tcPr>
          <w:p w14:paraId="2ACC6633" w14:textId="77777777" w:rsidR="00AD48FD" w:rsidRPr="009215EC" w:rsidRDefault="00AD48FD" w:rsidP="00AD48FD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21E20658" w14:textId="77777777" w:rsidR="00AD48FD" w:rsidRPr="009215EC" w:rsidRDefault="00AD48FD" w:rsidP="00AD48FD">
            <w:pPr>
              <w:jc w:val="center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9215EC">
              <w:rPr>
                <w:rFonts w:ascii="Times New Roman" w:hAnsi="Times New Roman" w:cs="Times New Roman"/>
                <w:color w:val="000000"/>
                <w:lang w:val="en-US"/>
              </w:rPr>
              <w:t>ORAI1</w:t>
            </w:r>
          </w:p>
          <w:p w14:paraId="7E79768F" w14:textId="1AAFBE34" w:rsidR="00AD48FD" w:rsidRPr="009215EC" w:rsidRDefault="00AD48FD" w:rsidP="00AD48FD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9215EC">
              <w:rPr>
                <w:rFonts w:ascii="Times New Roman" w:hAnsi="Times New Roman" w:cs="Times New Roman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Cheng&lt;/Author&gt;&lt;Year&gt;2008&lt;/Year&gt;&lt;IDText&gt;Functional requirement for Orai1 in store-operated TRPC1-STIM1 channels&lt;/IDText&gt;&lt;DisplayText&gt;(Cheng, Liu, Ong, &amp;amp; Ambudkar, 2008)&lt;/DisplayText&gt;&lt;record&gt;&lt;dates&gt;&lt;pub-dates&gt;&lt;date&gt;May&lt;/date&gt;&lt;/pub-dates&gt;&lt;year&gt;2008&lt;/year&gt;&lt;/dates&gt;&lt;keywords&gt;&lt;keyword&gt;Calcium&lt;/keyword&gt;&lt;keyword&gt;Calcium Channels&lt;/keyword&gt;&lt;keyword&gt;Cell Line&lt;/keyword&gt;&lt;keyword&gt;Electrophysiology&lt;/keyword&gt;&lt;keyword&gt;Humans&lt;/keyword&gt;&lt;keyword&gt;Membrane Proteins&lt;/keyword&gt;&lt;keyword&gt;Neoplasm Proteins&lt;/keyword&gt;&lt;keyword&gt;ORAI1 Protein&lt;/keyword&gt;&lt;keyword&gt;Patch-Clamp Techniques&lt;/keyword&gt;&lt;keyword&gt;Stromal Interaction Molecule 1&lt;/keyword&gt;&lt;keyword&gt;TRPC Cation Channels&lt;/keyword&gt;&lt;/keywords&gt;&lt;urls&gt;&lt;related-urls&gt;&lt;url&gt;https://www.ncbi.nlm.nih.gov/pubmed/18326500&lt;/url&gt;&lt;/related-urls&gt;&lt;/urls&gt;&lt;isbn&gt;0021-9258&lt;/isbn&gt;&lt;custom2&gt;PMC2442339&lt;/custom2&gt;&lt;titles&gt;&lt;title&gt;Functional requirement for Orai1 in store-operated TRPC1-STIM1 channels&lt;/title&gt;&lt;secondary-title&gt;J Biol Chem&lt;/secondary-title&gt;&lt;/titles&gt;&lt;pages&gt;12935-40&lt;/pages&gt;&lt;number&gt;19&lt;/number&gt;&lt;contributors&gt;&lt;authors&gt;&lt;author&gt;Cheng, K. T.&lt;/author&gt;&lt;author&gt;Liu, X.&lt;/author&gt;&lt;author&gt;Ong, H. L.&lt;/author&gt;&lt;author&gt;Ambudkar, I. S.&lt;/author&gt;&lt;/authors&gt;&lt;/contributors&gt;&lt;edition&gt;2008/03/07&lt;/edition&gt;&lt;language&gt;eng&lt;/language&gt;&lt;added-date format="utc"&gt;1599665363&lt;/added-date&gt;&lt;ref-type name="Journal Article"&gt;17&lt;/ref-type&gt;&lt;rec-number&gt;859&lt;/rec-number&gt;&lt;last-updated-date format="utc"&gt;1599665363&lt;/last-updated-date&gt;&lt;accession-num&gt;18326500&lt;/accession-num&gt;&lt;electronic-resource-num&gt;10.1074/jbc.C800008200&lt;/electronic-resource-num&gt;&lt;volume&gt;283&lt;/volume&gt;&lt;/record&gt;&lt;/Cite&gt;&lt;/EndNote&gt;</w:instrText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US"/>
              </w:rPr>
              <w:t>(Cheng, Liu, Ong, &amp; Ambudkar, 2008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14C64975" w14:textId="6F1A9162" w:rsidR="00AD48FD" w:rsidRPr="009215EC" w:rsidRDefault="004871C0" w:rsidP="00AD48FD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2E2E2E"/>
                <w:lang w:val="en-GB"/>
              </w:rPr>
              <w:t xml:space="preserve">ORAI1 silencing reduces cell migration in TNBC </w:t>
            </w:r>
            <w:r w:rsidRPr="009215EC">
              <w:rPr>
                <w:rFonts w:ascii="Times New Roman" w:hAnsi="Times New Roman" w:cs="Times New Roman"/>
                <w:lang w:val="en-GB"/>
              </w:rPr>
              <w:t>(MDA-MB-132 and 4T1 cells)</w:t>
            </w:r>
            <w:r w:rsidRPr="009215EC">
              <w:rPr>
                <w:rFonts w:ascii="Times New Roman" w:hAnsi="Times New Roman" w:cs="Times New Roman"/>
                <w:color w:val="2E2E2E"/>
                <w:lang w:val="en-GB"/>
              </w:rPr>
              <w:t xml:space="preserve"> and metastasis in murine breast cancer model</w:t>
            </w:r>
            <w:r w:rsidR="00AD48FD" w:rsidRPr="009215EC">
              <w:rPr>
                <w:rFonts w:ascii="Times New Roman" w:hAnsi="Times New Roman" w:cs="Times New Roman"/>
                <w:lang w:val="en-GB"/>
              </w:rPr>
              <w:t xml:space="preserve"> </w:t>
            </w:r>
            <w:r w:rsidR="00AD48FD" w:rsidRPr="009215EC"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&lt;EndNote&gt;&lt;Cite&gt;&lt;Author&gt;Yang&lt;/Author&gt;&lt;Year&gt;2009&lt;/Year&gt;&lt;IDText&gt;Orai1 and STIM1 are critical for breast tumor cell migration and metastasis&lt;/IDText&gt;&lt;DisplayText&gt;(Yang et al., 2009)&lt;/DisplayText&gt;&lt;record&gt;&lt;dates&gt;&lt;pub-dates&gt;&lt;date&gt;Feb&lt;/date&gt;&lt;/pub-dates&gt;&lt;year&gt;2009&lt;/year&gt;&lt;/dates&gt;&lt;keywords&gt;&lt;keyword&gt;Animals&lt;/keyword&gt;&lt;keyword&gt;Breast Neoplasms&lt;/keyword&gt;&lt;keyword&gt;Calcium&lt;/keyword&gt;&lt;keyword&gt;Calcium Channel Blockers&lt;/keyword&gt;&lt;keyword&gt;Calcium Channels&lt;/keyword&gt;&lt;keyword&gt;Cell Line, Tumor&lt;/keyword&gt;&lt;keyword&gt;Cell Movement&lt;/keyword&gt;&lt;keyword&gt;Female&lt;/keyword&gt;&lt;keyword&gt;Focal Adhesions&lt;/keyword&gt;&lt;keyword&gt;Humans&lt;/keyword&gt;&lt;keyword&gt;Imidazoles&lt;/keyword&gt;&lt;keyword&gt;Membrane Glycoproteins&lt;/keyword&gt;&lt;keyword&gt;Membrane Proteins&lt;/keyword&gt;&lt;keyword&gt;Mice&lt;/keyword&gt;&lt;keyword&gt;Mice, Inbred BALB C&lt;/keyword&gt;&lt;keyword&gt;Neoplasm Metastasis&lt;/keyword&gt;&lt;keyword&gt;Neoplasm Proteins&lt;/keyword&gt;&lt;keyword&gt;Neoplasm Transplantation&lt;/keyword&gt;&lt;keyword&gt;ORAI1 Protein&lt;/keyword&gt;&lt;keyword&gt;RNA Interference&lt;/keyword&gt;&lt;keyword&gt;Stromal Interaction Molecule 1&lt;/keyword&gt;&lt;keyword&gt;rac GTP-Binding Proteins&lt;/keyword&gt;&lt;keyword&gt;ras GTPase-Activating Proteins&lt;/keyword&gt;&lt;/keywords&gt;&lt;urls&gt;&lt;related-urls&gt;&lt;url&gt;https://www.ncbi.nlm.nih.gov/pubmed/19185847&lt;/url&gt;&lt;/related-urls&gt;&lt;/urls&gt;&lt;isbn&gt;1878-3686&lt;/isbn&gt;&lt;titles&gt;&lt;title&gt;Orai1 and STIM1 are critical for breast tumor cell migration and metastasis&lt;/title&gt;&lt;secondary-title&gt;Cancer Cell&lt;/secondary-title&gt;&lt;/titles&gt;&lt;pages&gt;124-34&lt;/pages&gt;&lt;number&gt;2&lt;/number&gt;&lt;contributors&gt;&lt;authors&gt;&lt;author&gt;Yang, S.&lt;/author&gt;&lt;author&gt;Zhang, J. J.&lt;/author&gt;&lt;author&gt;Huang, X. Y.&lt;/author&gt;&lt;/authors&gt;&lt;/contributors&gt;&lt;language&gt;eng&lt;/language&gt;&lt;added-date format="utc"&gt;1600626345&lt;/added-date&gt;&lt;ref-type name="Journal Article"&gt;17&lt;/ref-type&gt;&lt;rec-number&gt;1006&lt;/rec-number&gt;&lt;last-updated-date format="utc"&gt;1600626345&lt;/last-updated-date&gt;&lt;accession-num&gt;19185847&lt;/accession-num&gt;&lt;electronic-resource-num&gt;10.1016/j.ccr.2008.12.019&lt;/electronic-resource-num&gt;&lt;volume&gt;15&lt;/volume&gt;&lt;/record&gt;&lt;/Cite&gt;&lt;/EndNote&gt;</w:instrText>
            </w:r>
            <w:r w:rsidR="00AD48FD"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Yang et al., 2009)</w:t>
            </w:r>
            <w:r w:rsidR="00AD48FD"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AD48FD" w:rsidRPr="009215EC" w14:paraId="2F8CB059" w14:textId="77777777" w:rsidTr="00693CA5">
        <w:tc>
          <w:tcPr>
            <w:tcW w:w="1129" w:type="dxa"/>
            <w:vMerge/>
            <w:vAlign w:val="center"/>
          </w:tcPr>
          <w:p w14:paraId="6ECE6566" w14:textId="77777777" w:rsidR="00AD48FD" w:rsidRPr="009215EC" w:rsidRDefault="00AD48FD" w:rsidP="00AD48FD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477E6935" w14:textId="77777777" w:rsidR="00AD48FD" w:rsidRPr="009215EC" w:rsidRDefault="00AD48FD" w:rsidP="00AD48F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t>ORAI3</w:t>
            </w:r>
          </w:p>
          <w:p w14:paraId="7F14E486" w14:textId="750077FD" w:rsidR="00AD48FD" w:rsidRPr="009215EC" w:rsidRDefault="00AD48FD" w:rsidP="00AD48FD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 &lt;EndNote&gt;&lt;Cite&gt;&lt;Author&gt;Berna-Erro&lt;/Author&gt;&lt;Year&gt;2012&lt;/Year&gt;&lt;IDText&gt;Capacitative and non-capacitative signaling complexes in human platelets&lt;/IDText&gt;&lt;DisplayText&gt;(Berna-Erro, 2012)&lt;/DisplayText&gt;&lt;record&gt;&lt;keywords&gt;&lt;keyword&gt;Orai1,Orai2,Orai3,STIM1,STIM2,TRPC&lt;/keyword&gt;&lt;/keywords&gt;&lt;urls&gt;&lt;related-urls&gt;&lt;url&gt;http://dx.doi.org/10.1016/j.bbamcr.2012.05.023&lt;/url&gt;&lt;/related-urls&gt;&lt;/urls&gt;&lt;isbn&gt;01674889&lt;/isbn&gt;&lt;titles&gt;&lt;title&gt;Capacitative and non-capacitative signaling complexes in human platelets&lt;/title&gt;&lt;secondary-title&gt;Biochimica et Biophysica Acta - Molecular Cell Research&lt;/secondary-title&gt;&lt;/titles&gt;&lt;pages&gt;1242--1251&lt;/pages&gt;&lt;number&gt;8&lt;/number&gt;&lt;contributors&gt;&lt;authors&gt;&lt;author&gt;Berna-Erro, Alejandro and Galan Carmen and Dionisio Natalia and Gomez Luis J. and Salido Gines M. and Rosado Juan A.&lt;/author&gt;&lt;/authors&gt;&lt;/contributors&gt;&lt;added-date format="utc"&gt;1599047272&lt;/added-date&gt;&lt;ref-type name="Journal Article"&gt;17&lt;/ref-type&gt;&lt;dates&gt;&lt;year&gt;2012&lt;/year&gt;&lt;/dates&gt;&lt;rec-number&gt;698&lt;/rec-number&gt;&lt;last-updated-date format="utc"&gt;1599047272&lt;/last-updated-date&gt;&lt;accession-num&gt;Berna-Erro2012&lt;/accession-num&gt;&lt;electronic-resource-num&gt;10.1016/j.bbamcr.2012.05.023&lt;/electronic-resource-num&gt;&lt;volume&gt;1823&lt;/volume&gt;&lt;/record&gt;&lt;/Cite&gt;&lt;/EndNote&gt;</w:instrText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</w:rPr>
              <w:t>(Berna-Erro, 2012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5F8FED3A" w14:textId="57BF520C" w:rsidR="00AD48FD" w:rsidRPr="009215EC" w:rsidRDefault="00814A1F" w:rsidP="00AD48FD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1C1D1E"/>
                <w:shd w:val="clear" w:color="auto" w:fill="FFFFFF"/>
                <w:lang w:val="en-GB"/>
              </w:rPr>
              <w:t xml:space="preserve">Orai3 </w:t>
            </w:r>
            <w:r w:rsidR="00DF2C83" w:rsidRPr="009215EC">
              <w:rPr>
                <w:rFonts w:ascii="Times New Roman" w:hAnsi="Times New Roman" w:cs="Times New Roman"/>
                <w:color w:val="1C1D1E"/>
                <w:shd w:val="clear" w:color="auto" w:fill="FFFFFF"/>
                <w:lang w:val="en-GB"/>
              </w:rPr>
              <w:t>is</w:t>
            </w:r>
            <w:r w:rsidRPr="009215EC">
              <w:rPr>
                <w:rFonts w:ascii="Times New Roman" w:hAnsi="Times New Roman" w:cs="Times New Roman"/>
                <w:color w:val="1C1D1E"/>
                <w:shd w:val="clear" w:color="auto" w:fill="FFFFFF"/>
                <w:lang w:val="en-GB"/>
              </w:rPr>
              <w:t xml:space="preserve"> overexpressed in breast cancer tissues</w:t>
            </w:r>
            <w:r w:rsidR="00DF2C83" w:rsidRPr="009215EC">
              <w:rPr>
                <w:rFonts w:ascii="Times New Roman" w:hAnsi="Times New Roman" w:cs="Times New Roman"/>
                <w:color w:val="1C1D1E"/>
                <w:shd w:val="clear" w:color="auto" w:fill="FFFFFF"/>
                <w:lang w:val="en-GB"/>
              </w:rPr>
              <w:t>, participating</w:t>
            </w:r>
            <w:r w:rsidRPr="009215EC">
              <w:rPr>
                <w:rFonts w:ascii="Times New Roman" w:hAnsi="Times New Roman" w:cs="Times New Roman"/>
                <w:color w:val="1C1D1E"/>
                <w:shd w:val="clear" w:color="auto" w:fill="FFFFFF"/>
                <w:lang w:val="en-GB"/>
              </w:rPr>
              <w:t xml:space="preserve"> in their proliferation, cell cycle progression and survival </w:t>
            </w:r>
            <w:r w:rsidRPr="009215EC">
              <w:rPr>
                <w:rFonts w:ascii="Times New Roman" w:hAnsi="Times New Roman" w:cs="Times New Roman"/>
                <w:color w:val="1C1D1E"/>
                <w:shd w:val="clear" w:color="auto" w:fill="FFFFFF"/>
                <w:lang w:val="en-GB"/>
              </w:rPr>
              <w:fldChar w:fldCharType="begin">
                <w:fldData xml:space="preserve">PEVuZE5vdGU+PENpdGU+PEF1dGhvcj5IYXNuYTwvQXV0aG9yPjxZZWFyPjIwMTg8L1llYXI+PElE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</w:fldData>
              </w:fldChar>
            </w:r>
            <w:r w:rsidR="000B7FC6" w:rsidRPr="009215EC">
              <w:rPr>
                <w:rFonts w:ascii="Times New Roman" w:hAnsi="Times New Roman" w:cs="Times New Roman"/>
                <w:color w:val="1C1D1E"/>
                <w:shd w:val="clear" w:color="auto" w:fill="FFFFFF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color w:val="1C1D1E"/>
                <w:shd w:val="clear" w:color="auto" w:fill="FFFFFF"/>
                <w:lang w:val="en-GB"/>
              </w:rPr>
              <w:fldChar w:fldCharType="begin">
                <w:fldData xml:space="preserve">PEVuZE5vdGU+PENpdGU+PEF1dGhvcj5IYXNuYTwvQXV0aG9yPjxZZWFyPjIwMTg8L1llYXI+PElE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</w:fldData>
              </w:fldChar>
            </w:r>
            <w:r w:rsidR="000B7FC6" w:rsidRPr="009215EC">
              <w:rPr>
                <w:rFonts w:ascii="Times New Roman" w:hAnsi="Times New Roman" w:cs="Times New Roman"/>
                <w:color w:val="1C1D1E"/>
                <w:shd w:val="clear" w:color="auto" w:fill="FFFFFF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color w:val="1C1D1E"/>
                <w:shd w:val="clear" w:color="auto" w:fill="FFFFFF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color w:val="1C1D1E"/>
                <w:shd w:val="clear" w:color="auto" w:fill="FFFFFF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color w:val="1C1D1E"/>
                <w:shd w:val="clear" w:color="auto" w:fill="FFFFFF"/>
                <w:lang w:val="en-GB"/>
              </w:rPr>
            </w:r>
            <w:r w:rsidRPr="009215EC">
              <w:rPr>
                <w:rFonts w:ascii="Times New Roman" w:hAnsi="Times New Roman" w:cs="Times New Roman"/>
                <w:color w:val="1C1D1E"/>
                <w:shd w:val="clear" w:color="auto" w:fill="FFFFFF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1C1D1E"/>
                <w:shd w:val="clear" w:color="auto" w:fill="FFFFFF"/>
                <w:lang w:val="en-GB"/>
              </w:rPr>
              <w:t>(Faouzi, 2011; Hasna et al., 2018)</w:t>
            </w:r>
            <w:r w:rsidRPr="009215EC">
              <w:rPr>
                <w:rFonts w:ascii="Times New Roman" w:hAnsi="Times New Roman" w:cs="Times New Roman"/>
                <w:color w:val="1C1D1E"/>
                <w:shd w:val="clear" w:color="auto" w:fill="FFFFFF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color w:val="1C1D1E"/>
                <w:shd w:val="clear" w:color="auto" w:fill="FFFFFF"/>
                <w:lang w:val="en-GB"/>
              </w:rPr>
              <w:t xml:space="preserve">. </w:t>
            </w:r>
          </w:p>
        </w:tc>
      </w:tr>
      <w:tr w:rsidR="00DA44BB" w:rsidRPr="009215EC" w14:paraId="1E04862D" w14:textId="77777777" w:rsidTr="00693CA5">
        <w:tc>
          <w:tcPr>
            <w:tcW w:w="1129" w:type="dxa"/>
            <w:vMerge/>
            <w:vAlign w:val="center"/>
          </w:tcPr>
          <w:p w14:paraId="43561DD9" w14:textId="77777777" w:rsidR="00DA44BB" w:rsidRPr="009215EC" w:rsidRDefault="00DA44BB" w:rsidP="00DA44BB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27179A59" w14:textId="77777777" w:rsidR="00DA44BB" w:rsidRPr="009215EC" w:rsidRDefault="00DA44BB" w:rsidP="00DA44B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9215EC">
              <w:rPr>
                <w:rFonts w:ascii="Times New Roman" w:hAnsi="Times New Roman" w:cs="Times New Roman"/>
                <w:color w:val="000000"/>
              </w:rPr>
              <w:t>RhoA</w:t>
            </w:r>
            <w:proofErr w:type="spellEnd"/>
          </w:p>
          <w:p w14:paraId="59C3EDAA" w14:textId="680EA14D" w:rsidR="00DA44BB" w:rsidRPr="009215EC" w:rsidRDefault="00DA44BB" w:rsidP="00DA44BB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</w:rPr>
              <w:fldChar w:fldCharType="begin">
                <w:fldData xml:space="preserve">PEVuZE5vdGU+PENpdGU+PEF1dGhvcj5NZWh0YTwvQXV0aG9yPjxZZWFyPjIwMDM8L1llYXI+PElE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</w:fldData>
              </w:fldChar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</w:rPr>
              <w:fldChar w:fldCharType="begin">
                <w:fldData xml:space="preserve">PEVuZE5vdGU+PENpdGU+PEF1dGhvcj5NZWh0YTwvQXV0aG9yPjxZZWFyPjIwMDM8L1llYXI+PElE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</w:fldData>
              </w:fldChar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</w:rPr>
            </w:r>
            <w:r w:rsidR="000B7FC6" w:rsidRPr="009215EC">
              <w:rPr>
                <w:rFonts w:ascii="Times New Roman" w:hAnsi="Times New Roman" w:cs="Times New Roman"/>
              </w:rPr>
              <w:fldChar w:fldCharType="end"/>
            </w:r>
            <w:r w:rsidRPr="009215EC">
              <w:rPr>
                <w:rFonts w:ascii="Times New Roman" w:hAnsi="Times New Roman" w:cs="Times New Roman"/>
              </w:rPr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</w:rPr>
              <w:t>(Mehta et al., 2003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4C8178CF" w14:textId="199A647D" w:rsidR="00DA44BB" w:rsidRPr="009215EC" w:rsidRDefault="00DA44BB" w:rsidP="00DA44BB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Some studies state that 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RhoA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 prevents invasive processes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LYWxwYW5hPC9BdXRob3I+PFllYXI+MjAxOTwvWWVhcj48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LYWxwYW5hPC9BdXRob3I+PFllYXI+MjAxOTwvWWVhcj48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Humphries et al., 2017; Kalpana, Figy, Yeung, &amp; Yeung, 2019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  <w:t xml:space="preserve"> while others propose that 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RhoA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 enhances cell invasiveness and proliferation of breast cancer cell</w:t>
            </w:r>
            <w:r w:rsidR="005B739D" w:rsidRPr="009215EC">
              <w:rPr>
                <w:rFonts w:ascii="Times New Roman" w:hAnsi="Times New Roman" w:cs="Times New Roman"/>
                <w:lang w:val="en-GB"/>
              </w:rPr>
              <w:t>s</w:t>
            </w:r>
            <w:r w:rsidRPr="009215EC">
              <w:rPr>
                <w:rFonts w:ascii="Times New Roman" w:hAnsi="Times New Roman" w:cs="Times New Roman"/>
                <w:lang w:val="en-GB"/>
              </w:rPr>
              <w:t xml:space="preserve">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QaWxsw6k8L0F1dGhvcj48WWVhcj4yMDA1PC9ZZWFyPjxS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QaWxsw6k8L0F1dGhvcj48WWVhcj4yMDA1PC9ZZWFyPjxS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Daubriac et al., 2018; Pillé et al., 2005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DA44BB" w:rsidRPr="009215EC" w14:paraId="7F087465" w14:textId="77777777" w:rsidTr="00693CA5">
        <w:tc>
          <w:tcPr>
            <w:tcW w:w="1129" w:type="dxa"/>
            <w:vMerge/>
            <w:vAlign w:val="center"/>
          </w:tcPr>
          <w:p w14:paraId="2E9C322F" w14:textId="77777777" w:rsidR="00DA44BB" w:rsidRPr="009215EC" w:rsidRDefault="00DA44BB" w:rsidP="00DA44BB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20CB4585" w14:textId="7F58F31F" w:rsidR="00DA44BB" w:rsidRPr="009215EC" w:rsidRDefault="00DA44BB" w:rsidP="00DA44BB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t>PMCA</w:t>
            </w:r>
          </w:p>
          <w:p w14:paraId="393DF3A4" w14:textId="034A90B3" w:rsidR="00DA44BB" w:rsidRPr="009215EC" w:rsidRDefault="00DA44BB" w:rsidP="00DA44BB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&gt;&lt;Author&gt;Singh&lt;/Author&gt;&lt;Year&gt;2002&lt;/Year&gt;&lt;IDText&gt;Calmodulin Regulates Ca2+-Dependent Feedback Inhibition of Store-Operated Ca2+ Influx by Interaction with a Site in the C Terminus of TrpC1&lt;/IDText&gt;&lt;DisplayText&gt;(Singh, Liu, Tang, Zhu, &amp;amp; Ambudkar, 2002)&lt;/DisplayText&gt;&lt;record&gt;&lt;urls&gt;&lt;related-urls&gt;&lt;url&gt;http://www.sciencedirect.com/science/article/pii/S1097276502005063&lt;/url&gt;&lt;/related-urls&gt;&lt;/urls&gt;&lt;isbn&gt;1097-2765&lt;/isbn&gt;&lt;titles&gt;&lt;title&gt;Calmodulin Regulates Ca2+-Dependent Feedback Inhibition of Store-Operated Ca2+ Influx by Interaction with a Site in the C Terminus of TrpC1&lt;/title&gt;&lt;secondary-title&gt;Molecular Cell&lt;/secondary-title&gt;&lt;/titles&gt;&lt;pages&gt;739 - 750&lt;/pages&gt;&lt;number&gt;4&lt;/number&gt;&lt;contributors&gt;&lt;authors&gt;&lt;author&gt;Singh, Brij B.&lt;/author&gt;&lt;author&gt;Liu, Xibao&lt;/author&gt;&lt;author&gt;Tang, Jisen&lt;/author&gt;&lt;author&gt;Zhu, Michael X&lt;/author&gt;&lt;author&gt;Ambudkar, Indu S&lt;/author&gt;&lt;/authors&gt;&lt;/contributors&gt;&lt;added-date format="utc"&gt;1600619333&lt;/added-date&gt;&lt;ref-type name="Journal Article"&gt;17&lt;/ref-type&gt;&lt;dates&gt;&lt;year&gt;2002&lt;/year&gt;&lt;/dates&gt;&lt;rec-number&gt;976&lt;/rec-number&gt;&lt;last-updated-date format="utc"&gt;1600623356&lt;/last-updated-date&gt;&lt;accession-num&gt;SINGH2002739&lt;/accession-num&gt;&lt;electronic-resource-num&gt;https://doi.org/10.1016/S1097-2765(02)00506-3&lt;/electronic-resource-num&gt;&lt;volume&gt;9&lt;/volume&gt;&lt;/record&gt;&lt;/Cite&gt;&lt;/EndNote&gt;</w:instrText>
            </w: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(Singh, Liu, Tang, Zhu, &amp; Ambudkar, 2002)</w:t>
            </w: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18B8A7C2" w14:textId="4E44BBC3" w:rsidR="00DA44BB" w:rsidRPr="009215EC" w:rsidRDefault="00DA44BB" w:rsidP="00DA44BB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PMCA2 regulates breast cancer cell proliferation and sensitivity to doxorubicin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QZXRlcnM8L0F1dGhvcj48WWVhcj4yMDE2PC9ZZWFyPjxJ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QZXRlcnM8L0F1dGhvcj48WWVhcj4yMDE2PC9ZZWFyPjxJ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Peters et al., 2016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  <w:t xml:space="preserve"> and promotes HER2-mediated breast cancer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KZW9uZzwvQXV0aG9yPjxZZWFyPjIwMTY8L1llYXI+PElE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KZW9uZzwvQXV0aG9yPjxZZWFyPjIwMTY8L1llYXI+PElE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Jeong et al., 2016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DA44BB" w:rsidRPr="009215EC" w14:paraId="65117BE0" w14:textId="77777777" w:rsidTr="00693CA5">
        <w:tc>
          <w:tcPr>
            <w:tcW w:w="1129" w:type="dxa"/>
            <w:vMerge/>
            <w:vAlign w:val="center"/>
          </w:tcPr>
          <w:p w14:paraId="02664C5E" w14:textId="77777777" w:rsidR="00DA44BB" w:rsidRPr="009215EC" w:rsidRDefault="00DA44BB" w:rsidP="00DA44BB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76272BB2" w14:textId="77777777" w:rsidR="00DA44BB" w:rsidRPr="009215EC" w:rsidRDefault="00DA44BB" w:rsidP="00DA44B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t>NCS-1</w:t>
            </w:r>
          </w:p>
          <w:p w14:paraId="298C676D" w14:textId="3F68A852" w:rsidR="00DA44BB" w:rsidRPr="009215EC" w:rsidRDefault="00DA44BB" w:rsidP="00DA44BB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 &lt;EndNote&gt;&lt;Cite&gt;&lt;Author&gt;Hannan&lt;/Author&gt;&lt;Year&gt;2008&lt;/Year&gt;&lt;IDText&gt;Interaction with dopamine D2 receptor enhances expression of transient receptor potential channel 1 at the cell surface&lt;/IDText&gt;&lt;DisplayText&gt;(Hannan, Kabbani, Paspalas, &amp;amp; Levenson, 2008)&lt;/DisplayText&gt;&lt;record&gt;&lt;dates&gt;&lt;pub-dates&gt;&lt;date&gt;Apr&lt;/date&gt;&lt;/pub-dates&gt;&lt;year&gt;2008&lt;/year&gt;&lt;/dates&gt;&lt;keywords&gt;&lt;keyword&gt;Amino Acid Sequence&lt;/keyword&gt;&lt;keyword&gt;Animals&lt;/keyword&gt;&lt;keyword&gt;Binding Sites&lt;/keyword&gt;&lt;keyword&gt;Biotinylation&lt;/keyword&gt;&lt;keyword&gt;Cell Line&lt;/keyword&gt;&lt;keyword&gt;Cerebral Cortex&lt;/keyword&gt;&lt;keyword&gt;Humans&lt;/keyword&gt;&lt;keyword&gt;Molecular Sequence Data&lt;/keyword&gt;&lt;keyword&gt;Neurons&lt;/keyword&gt;&lt;keyword&gt;Protein Binding&lt;/keyword&gt;&lt;keyword&gt;Protein Interaction Mapping&lt;/keyword&gt;&lt;keyword&gt;Protein Structure, Tertiary&lt;/keyword&gt;&lt;keyword&gt;Protein Transport&lt;/keyword&gt;&lt;keyword&gt;Rats&lt;/keyword&gt;&lt;keyword&gt;Receptors, Dopamine D2&lt;/keyword&gt;&lt;keyword&gt;Synapses&lt;/keyword&gt;&lt;keyword&gt;TRPC Cation Channels&lt;/keyword&gt;&lt;/keywords&gt;&lt;urls&gt;&lt;related-urls&gt;&lt;url&gt;https://www.ncbi.nlm.nih.gov/pubmed/18261457&lt;/url&gt;&lt;/related-urls&gt;&lt;/urls&gt;&lt;isbn&gt;0006-3002&lt;/isbn&gt;&lt;custom2&gt;PMC2312457&lt;/custom2&gt;&lt;titles&gt;&lt;title&gt;Interaction with dopamine D2 receptor enhances expression of transient receptor potential channel 1 at the cell surface&lt;/title&gt;&lt;secondary-title&gt;Biochim Biophys Acta&lt;/secondary-title&gt;&lt;/titles&gt;&lt;pages&gt;974-82&lt;/pages&gt;&lt;number&gt;4&lt;/number&gt;&lt;contributors&gt;&lt;authors&gt;&lt;author&gt;Hannan, M. A.&lt;/author&gt;&lt;author&gt;Kabbani, N.&lt;/author&gt;&lt;author&gt;Paspalas, C. D.&lt;/author&gt;&lt;author&gt;Levenson, R.&lt;/author&gt;&lt;/authors&gt;&lt;/contributors&gt;&lt;edition&gt;2008/01/18&lt;/edition&gt;&lt;language&gt;eng&lt;/language&gt;&lt;added-date format="utc"&gt;1600613425&lt;/added-date&gt;&lt;ref-type name="Journal Article"&gt;17&lt;/ref-type&gt;&lt;rec-number&gt;928&lt;/rec-number&gt;&lt;last-updated-date format="utc"&gt;1600613425&lt;/last-updated-date&gt;&lt;accession-num&gt;18261457&lt;/accession-num&gt;&lt;electronic-resource-num&gt;10.1016/j.bbamem.2008.01.011&lt;/electronic-resource-num&gt;&lt;volume&gt;1778&lt;/volume&gt;&lt;/record&gt;&lt;/Cite&gt;&lt;/EndNote&gt;</w:instrText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</w:rPr>
              <w:t>(Hannan, Kabbani, Paspalas, &amp; Levenson, 2008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0A6879B3" w14:textId="230C3441" w:rsidR="00DA44BB" w:rsidRPr="009215EC" w:rsidRDefault="00DA44BB" w:rsidP="00DA44BB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NCS-1 expression is higher in basal breast cancers and regulates calcium influx and cytotoxic responses to doxorubicin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&lt;EndNote&gt;&lt;Cite&gt;&lt;Author&gt;Bong&lt;/Author&gt;&lt;Year&gt;2020&lt;/Year&gt;&lt;IDText&gt;NCS-1 expression is higher in basal breast cancers and regulates calcium influx and cytotoxic responses to doxorubicin&lt;/IDText&gt;&lt;DisplayText&gt;(Bong, Robitaille, Milevskiy, Roberts-Thomson, &amp;amp; Monteith, 2020)&lt;/DisplayText&gt;&lt;record&gt;&lt;dates&gt;&lt;pub-dates&gt;&lt;date&gt;01&lt;/date&gt;&lt;/pub-dates&gt;&lt;year&gt;2020&lt;/year&gt;&lt;/dates&gt;&lt;keywords&gt;&lt;keyword&gt;NCS-1&lt;/keyword&gt;&lt;keyword&gt;ORAI1&lt;/keyword&gt;&lt;keyword&gt;basal breast cancer&lt;/keyword&gt;&lt;keyword&gt;calcium&lt;/keyword&gt;&lt;keyword&gt;chemotherapy&lt;/keyword&gt;&lt;/keywords&gt;&lt;urls&gt;&lt;related-urls&gt;&lt;url&gt;https://www.ncbi.nlm.nih.gov/pubmed/31647602&lt;/url&gt;&lt;/related-urls&gt;&lt;/urls&gt;&lt;isbn&gt;1878-0261&lt;/isbn&gt;&lt;custom2&gt;PMC6944103&lt;/custom2&gt;&lt;titles&gt;&lt;title&gt;NCS-1 expression is higher in basal breast cancers and regulates calcium influx and cytotoxic responses to doxorubicin&lt;/title&gt;&lt;secondary-title&gt;Mol Oncol&lt;/secondary-title&gt;&lt;/titles&gt;&lt;pages&gt;87-104&lt;/pages&gt;&lt;number&gt;1&lt;/number&gt;&lt;contributors&gt;&lt;authors&gt;&lt;author&gt;Bong, A. H. L.&lt;/author&gt;&lt;author&gt;Robitaille, M.&lt;/author&gt;&lt;author&gt;Milevskiy, M. J. G.&lt;/author&gt;&lt;author&gt;Roberts-Thomson, S. J.&lt;/author&gt;&lt;author&gt;Monteith, G. R.&lt;/author&gt;&lt;/authors&gt;&lt;/contributors&gt;&lt;edition&gt;2019/11/11&lt;/edition&gt;&lt;language&gt;eng&lt;/language&gt;&lt;added-date format="utc"&gt;1600624326&lt;/added-date&gt;&lt;ref-type name="Journal Article"&gt;17&lt;/ref-type&gt;&lt;rec-number&gt;987&lt;/rec-number&gt;&lt;last-updated-date format="utc"&gt;1600624326&lt;/last-updated-date&gt;&lt;accession-num&gt;31647602&lt;/accession-num&gt;&lt;electronic-resource-num&gt;10.1002/1878-0261.12589&lt;/electronic-resource-num&gt;&lt;volume&gt;14&lt;/volume&gt;&lt;/record&gt;&lt;/Cite&gt;&lt;/EndNote&gt;</w:instrTex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Bong, Robitaille, Milevskiy, Roberts-Thomson, &amp; Monteith, 2020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  <w:t xml:space="preserve">. Promotes aggressive behaviour and predicts survival of patients </w:t>
            </w:r>
            <w:r w:rsidRPr="009215EC">
              <w:rPr>
                <w:rFonts w:ascii="Times New Roman" w:hAnsi="Times New Roman" w:cs="Times New Roman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Moore&lt;/Author&gt;&lt;Year&gt;2017&lt;/Year&gt;&lt;IDText&gt;Calcium Sensor, NCS-1, Promotes Tumor Aggressiveness and Predicts Patient Survival&lt;/IDText&gt;&lt;DisplayText&gt;(Moore, England, Ehrlich, &amp;amp; Rimm, 2017)&lt;/DisplayText&gt;&lt;record&gt;&lt;dates&gt;&lt;pub-dates&gt;&lt;date&gt;07&lt;/date&gt;&lt;/pub-dates&gt;&lt;year&gt;2017&lt;/year&gt;&lt;/dates&gt;&lt;keywords&gt;&lt;keyword&gt;Adult&lt;/keyword&gt;&lt;keyword&gt;Aged&lt;/keyword&gt;&lt;keyword&gt;Breast Neoplasms&lt;/keyword&gt;&lt;keyword&gt;Calcium&lt;/keyword&gt;&lt;keyword&gt;Calcium-Binding Proteins&lt;/keyword&gt;&lt;keyword&gt;Cell Movement&lt;/keyword&gt;&lt;keyword&gt;Disease-Free Survival&lt;/keyword&gt;&lt;keyword&gt;Female&lt;/keyword&gt;&lt;keyword&gt;Gene Expression Regulation, Neoplastic&lt;/keyword&gt;&lt;keyword&gt;Humans&lt;/keyword&gt;&lt;keyword&gt;MCF-7 Cells&lt;/keyword&gt;&lt;keyword&gt;Middle Aged&lt;/keyword&gt;&lt;keyword&gt;Neoplasm Invasiveness&lt;/keyword&gt;&lt;keyword&gt;Neuronal Calcium-Sensor Proteins&lt;/keyword&gt;&lt;keyword&gt;Neuropeptides&lt;/keyword&gt;&lt;keyword&gt;Paclitaxel&lt;/keyword&gt;&lt;keyword&gt;Prognosis&lt;/keyword&gt;&lt;keyword&gt;Receptor, ErbB-2&lt;/keyword&gt;&lt;/keywords&gt;&lt;urls&gt;&lt;related-urls&gt;&lt;url&gt;https://www.ncbi.nlm.nih.gov/pubmed/28275088&lt;/url&gt;&lt;/related-urls&gt;&lt;/urls&gt;&lt;isbn&gt;1557-3125&lt;/isbn&gt;&lt;custom2&gt;PMC5500411&lt;/custom2&gt;&lt;titles&gt;&lt;title&gt;Calcium Sensor, NCS-1, Promotes Tumor Aggressiveness and Predicts Patient Survival&lt;/title&gt;&lt;secondary-title&gt;Mol Cancer Res&lt;/secondary-title&gt;&lt;/titles&gt;&lt;pages&gt;942-952&lt;/pages&gt;&lt;number&gt;7&lt;/number&gt;&lt;contributors&gt;&lt;authors&gt;&lt;author&gt;Moore, L. M.&lt;/author&gt;&lt;author&gt;England, A.&lt;/author&gt;&lt;author&gt;Ehrlich, B. E.&lt;/author&gt;&lt;author&gt;Rimm, D. L.&lt;/author&gt;&lt;/authors&gt;&lt;/contributors&gt;&lt;edition&gt;2017/03/08&lt;/edition&gt;&lt;language&gt;eng&lt;/language&gt;&lt;added-date format="utc"&gt;1600624410&lt;/added-date&gt;&lt;ref-type name="Journal Article"&gt;17&lt;/ref-type&gt;&lt;rec-number&gt;988&lt;/rec-number&gt;&lt;last-updated-date format="utc"&gt;1600624410&lt;/last-updated-date&gt;&lt;accession-num&gt;28275088&lt;/accession-num&gt;&lt;electronic-resource-num&gt;10.1158/1541-7786.MCR-16-0408&lt;/electronic-resource-num&gt;&lt;volume&gt;15&lt;/volume&gt;&lt;/record&gt;&lt;/Cite&gt;&lt;/EndNote&gt;</w:instrText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Moore, England, Ehrlich, &amp; Rimm, 2017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A44BB" w:rsidRPr="009215EC" w14:paraId="1614FE9A" w14:textId="77777777" w:rsidTr="00210B9E">
        <w:trPr>
          <w:trHeight w:val="1114"/>
        </w:trPr>
        <w:tc>
          <w:tcPr>
            <w:tcW w:w="1129" w:type="dxa"/>
            <w:vMerge/>
            <w:vAlign w:val="center"/>
          </w:tcPr>
          <w:p w14:paraId="6ACA34E3" w14:textId="77777777" w:rsidR="00DA44BB" w:rsidRPr="009215EC" w:rsidRDefault="00DA44BB" w:rsidP="00DA44BB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6A5BD39C" w14:textId="7C191D6E" w:rsidR="00DA44BB" w:rsidRPr="009215EC" w:rsidRDefault="00DA44BB" w:rsidP="00DA44B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t xml:space="preserve">SERCA2/ SERCA3 </w:t>
            </w:r>
            <w:r w:rsidRPr="009215EC">
              <w:rPr>
                <w:rFonts w:ascii="Times New Roman" w:hAnsi="Times New Roman" w:cs="Times New Roman"/>
              </w:rPr>
              <w:fldChar w:fldCharType="begin">
                <w:fldData xml:space="preserve">PEVuZE5vdGU+PENpdGU+PEF1dGhvcj5SZWRvbmRvPC9BdXRob3I+PFllYXI+MjAwODwvWWVhcj48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</w:fldData>
              </w:fldChar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</w:rPr>
              <w:fldChar w:fldCharType="begin">
                <w:fldData xml:space="preserve">PEVuZE5vdGU+PENpdGU+PEF1dGhvcj5SZWRvbmRvPC9BdXRob3I+PFllYXI+MjAwODwvWWVhcj48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</w:fldData>
              </w:fldChar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</w:rPr>
            </w:r>
            <w:r w:rsidR="000B7FC6" w:rsidRPr="009215EC">
              <w:rPr>
                <w:rFonts w:ascii="Times New Roman" w:hAnsi="Times New Roman" w:cs="Times New Roman"/>
              </w:rPr>
              <w:fldChar w:fldCharType="end"/>
            </w:r>
            <w:r w:rsidRPr="009215EC">
              <w:rPr>
                <w:rFonts w:ascii="Times New Roman" w:hAnsi="Times New Roman" w:cs="Times New Roman"/>
              </w:rPr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</w:rPr>
              <w:t>(Redondo, Jardin, Lopez, Salido, &amp; Rosado, 2008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5FD1FE48" w14:textId="035DFFB3" w:rsidR="00DA44BB" w:rsidRPr="009215EC" w:rsidRDefault="00DA44BB" w:rsidP="00DA44BB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Inhibition of SERCA by 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thapsigargin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 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analogs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 induces cell death via ER Ca</w:t>
            </w:r>
            <w:r w:rsidRPr="009215EC">
              <w:rPr>
                <w:rFonts w:ascii="Times New Roman" w:hAnsi="Times New Roman" w:cs="Times New Roman"/>
                <w:vertAlign w:val="superscript"/>
                <w:lang w:val="en-GB"/>
              </w:rPr>
              <w:t>2+</w:t>
            </w:r>
            <w:r w:rsidRPr="009215EC">
              <w:rPr>
                <w:rFonts w:ascii="Times New Roman" w:hAnsi="Times New Roman" w:cs="Times New Roman"/>
                <w:lang w:val="en-GB"/>
              </w:rPr>
              <w:t xml:space="preserve"> depletion and the unfolded protein response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TZWhnYWw8L0F1dGhvcj48WWVhcj4yMDE3PC9ZZWFyPjxJ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TZWhnYWw8L0F1dGhvcj48WWVhcj4yMDE3PC9ZZWFyPjxJ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Sehgal et al., 2017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DA44BB" w:rsidRPr="009215EC" w14:paraId="63AB909A" w14:textId="77777777" w:rsidTr="00693CA5">
        <w:tc>
          <w:tcPr>
            <w:tcW w:w="1129" w:type="dxa"/>
            <w:vMerge/>
            <w:vAlign w:val="center"/>
          </w:tcPr>
          <w:p w14:paraId="3ABBB980" w14:textId="77777777" w:rsidR="00DA44BB" w:rsidRPr="009215EC" w:rsidRDefault="00DA44BB" w:rsidP="00DA44BB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35E9A9D9" w14:textId="77777777" w:rsidR="00DA44BB" w:rsidRPr="009215EC" w:rsidRDefault="00DA44BB" w:rsidP="00DA44B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t>FKBP4</w:t>
            </w:r>
          </w:p>
          <w:p w14:paraId="4EC83C5D" w14:textId="4ABA37FE" w:rsidR="00DA44BB" w:rsidRPr="009215EC" w:rsidRDefault="00DA44BB" w:rsidP="00DA44BB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w7NwZXo8L0F1dGhvcj48WWVhcj4yMDEzPC9ZZWFyPjxJ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</w:fldData>
              </w:fldChar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w7NwZXo8L0F1dGhvcj48WWVhcj4yMDEzPC9ZZWFyPjxJ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</w:fldData>
              </w:fldChar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9215EC">
              <w:rPr>
                <w:rFonts w:ascii="Times New Roman" w:hAnsi="Times New Roman" w:cs="Times New Roman"/>
                <w:color w:val="000000"/>
              </w:rPr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</w:rPr>
              <w:t>(E. López, Berna-Erro, Salido, Rosado, &amp; Redondo, 2013; Sinkins, Goel, Estacion, &amp; Schilling, 2004)</w: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72C0A5F5" w14:textId="69414D59" w:rsidR="00DA44BB" w:rsidRPr="009215EC" w:rsidRDefault="00DA44BB" w:rsidP="00DA44BB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FKBP4 is a malignant indicator in luminal A subtype of breast cancer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&lt;EndNote&gt;&lt;Cite&gt;&lt;Author&gt;Xiong&lt;/Author&gt;&lt;Year&gt;2020&lt;/Year&gt;&lt;IDText&gt;FKBP4 is a malignant indicator in luminal A subtype of breast cancer&lt;/IDText&gt;&lt;DisplayText&gt;(Xiong et al., 2020)&lt;/DisplayText&gt;&lt;record&gt;&lt;keywords&gt;&lt;keyword&gt;FKBP4&lt;/keyword&gt;&lt;keyword&gt;bioinformatics analysis&lt;/keyword&gt;&lt;keyword&gt;co-expressed genes&lt;/keyword&gt;&lt;keyword&gt;luminal A subtype breast cancer&lt;/keyword&gt;&lt;/keywords&gt;&lt;urls&gt;&lt;related-urls&gt;&lt;url&gt;https://www.ncbi.nlm.nih.gov/pubmed/32194784&lt;/url&gt;&lt;/related-urls&gt;&lt;/urls&gt;&lt;isbn&gt;1837-9664&lt;/isbn&gt;&lt;custom2&gt;PMC7052866&lt;/custom2&gt;&lt;titles&gt;&lt;title&gt;FKBP4 is a malignant indicator in luminal A subtype of breast cancer&lt;/title&gt;&lt;secondary-title&gt;J Cancer&lt;/secondary-title&gt;&lt;/titles&gt;&lt;pages&gt;1727-1736&lt;/pages&gt;&lt;number&gt;7&lt;/number&gt;&lt;contributors&gt;&lt;authors&gt;&lt;author&gt;Xiong, H.&lt;/author&gt;&lt;author&gt;Chen, Z.&lt;/author&gt;&lt;author&gt;Zheng, W.&lt;/author&gt;&lt;author&gt;Sun, J.&lt;/author&gt;&lt;author&gt;Fu, Q.&lt;/author&gt;&lt;author&gt;Teng, R.&lt;/author&gt;&lt;author&gt;Chen, J.&lt;/author&gt;&lt;author&gt;Xie, S.&lt;/author&gt;&lt;author&gt;Wang, L.&lt;/author&gt;&lt;author&gt;Yu, X. F.&lt;/author&gt;&lt;author&gt;Zhou, J.&lt;/author&gt;&lt;/authors&gt;&lt;/contributors&gt;&lt;edition&gt;2020/01/16&lt;/edition&gt;&lt;language&gt;eng&lt;/language&gt;&lt;added-date format="utc"&gt;1600623684&lt;/added-date&gt;&lt;ref-type name="Journal Article"&gt;17&lt;/ref-type&gt;&lt;dates&gt;&lt;year&gt;2020&lt;/year&gt;&lt;/dates&gt;&lt;rec-number&gt;981&lt;/rec-number&gt;&lt;last-updated-date format="utc"&gt;1600623684&lt;/last-updated-date&gt;&lt;accession-num&gt;32194784&lt;/accession-num&gt;&lt;electronic-resource-num&gt;10.7150/jca.40982&lt;/electronic-resource-num&gt;&lt;volume&gt;11&lt;/volume&gt;&lt;/record&gt;&lt;/Cite&gt;&lt;/EndNote&gt;</w:instrTex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Xiong et al., 2020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  <w:t xml:space="preserve"> - FKBP4 connects mTORC2 and PI3K to activate the PDK1/Akt-dependent cell proliferation 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signaling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 in breast cancer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&lt;EndNote&gt;&lt;Cite&gt;&lt;Author&gt;Mangé&lt;/Author&gt;&lt;Year&gt;2019&lt;/Year&gt;&lt;IDText&gt;FKBP4 connects mTORC2 and PI3K to activate the PDK1/Akt-dependent cell proliferation signaling in breast cancer&lt;/IDText&gt;&lt;DisplayText&gt;(Mangé et al., 2019)&lt;/DisplayText&gt;&lt;record&gt;&lt;keywords&gt;&lt;keyword&gt;AKT&lt;/keyword&gt;&lt;keyword&gt;BioID&lt;/keyword&gt;&lt;keyword&gt;FKBP4&lt;/keyword&gt;&lt;keyword&gt;FKBP52&lt;/keyword&gt;&lt;keyword&gt;breast cancer&lt;/keyword&gt;&lt;keyword&gt;mTOR&lt;/keyword&gt;&lt;/keywords&gt;&lt;urls&gt;&lt;related-urls&gt;&lt;url&gt;https://www.ncbi.nlm.nih.gov/pubmed/31660083&lt;/url&gt;&lt;/related-urls&gt;&lt;/urls&gt;&lt;isbn&gt;1838-7640&lt;/isbn&gt;&lt;custom2&gt;PMC6815969&lt;/custom2&gt;&lt;titles&gt;&lt;title&gt;FKBP4 connects mTORC2 and PI3K to activate the PDK1/Akt-dependent cell proliferation signaling in breast cancer&lt;/title&gt;&lt;secondary-title&gt;Theranostics&lt;/secondary-title&gt;&lt;/titles&gt;&lt;pages&gt;7003-7015&lt;/pages&gt;&lt;number&gt;23&lt;/number&gt;&lt;contributors&gt;&lt;authors&gt;&lt;author&gt;Mangé, A.&lt;/author&gt;&lt;author&gt;Coyaud, E.&lt;/author&gt;&lt;author&gt;Desmetz, C.&lt;/author&gt;&lt;author&gt;Laurent, E.&lt;/author&gt;&lt;author&gt;Béganton, B.&lt;/author&gt;&lt;author&gt;Coopman, P.&lt;/author&gt;&lt;author&gt;Raught, B.&lt;/author&gt;&lt;author&gt;Solassol, J.&lt;/author&gt;&lt;/authors&gt;&lt;/contributors&gt;&lt;edition&gt;2019/09/21&lt;/edition&gt;&lt;language&gt;eng&lt;/language&gt;&lt;added-date format="utc"&gt;1600623726&lt;/added-date&gt;&lt;ref-type name="Journal Article"&gt;17&lt;/ref-type&gt;&lt;dates&gt;&lt;year&gt;2019&lt;/year&gt;&lt;/dates&gt;&lt;rec-number&gt;982&lt;/rec-number&gt;&lt;last-updated-date format="utc"&gt;1600623726&lt;/last-updated-date&gt;&lt;accession-num&gt;31660083&lt;/accession-num&gt;&lt;electronic-resource-num&gt;10.7150/thno.35561&lt;/electronic-resource-num&gt;&lt;volume&gt;9&lt;/volume&gt;&lt;/record&gt;&lt;/Cite&gt;&lt;/EndNote&gt;</w:instrTex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Mangé et al., 2019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DA44BB" w:rsidRPr="009215EC" w14:paraId="5FC24FA7" w14:textId="77777777" w:rsidTr="00693CA5">
        <w:tc>
          <w:tcPr>
            <w:tcW w:w="1129" w:type="dxa"/>
            <w:vMerge w:val="restart"/>
            <w:vAlign w:val="center"/>
          </w:tcPr>
          <w:p w14:paraId="65FF468A" w14:textId="65045501" w:rsidR="00DA44BB" w:rsidRPr="009215EC" w:rsidRDefault="00DA44BB" w:rsidP="00DA44BB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</w:rPr>
              <w:lastRenderedPageBreak/>
              <w:t>TRPC5</w:t>
            </w:r>
          </w:p>
        </w:tc>
        <w:tc>
          <w:tcPr>
            <w:tcW w:w="3828" w:type="dxa"/>
            <w:vAlign w:val="center"/>
          </w:tcPr>
          <w:p w14:paraId="47C56B8D" w14:textId="1273DF48" w:rsidR="00DA44BB" w:rsidRPr="009215EC" w:rsidRDefault="00DA44BB" w:rsidP="00DA44B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t>Rac1</w:t>
            </w:r>
          </w:p>
          <w:p w14:paraId="0D4214C6" w14:textId="7FD9F7BF" w:rsidR="00DA44BB" w:rsidRPr="009215EC" w:rsidRDefault="00DA44BB" w:rsidP="00DA44BB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Tian&lt;/Author&gt;&lt;Year&gt;2010&lt;/Year&gt;&lt;IDText&gt;Antagonistic regulation of actin dynamics and cell motility by TRPC5 and TRPC6 channels&lt;/IDText&gt;&lt;DisplayText&gt;(Tian et al., 2010)&lt;/DisplayText&gt;&lt;record&gt;&lt;dates&gt;&lt;pub-dates&gt;&lt;date&gt;Oct&lt;/date&gt;&lt;/pub-dates&gt;&lt;year&gt;2010&lt;/year&gt;&lt;/dates&gt;&lt;keywords&gt;&lt;keyword&gt;Actins&lt;/keyword&gt;&lt;keyword&gt;Animals&lt;/keyword&gt;&lt;keyword&gt;Calcium&lt;/keyword&gt;&lt;keyword&gt;Calcium Signaling&lt;/keyword&gt;&lt;keyword&gt;Cell Movement&lt;/keyword&gt;&lt;keyword&gt;HEK293 Cells&lt;/keyword&gt;&lt;keyword&gt;Humans&lt;/keyword&gt;&lt;keyword&gt;Mice&lt;/keyword&gt;&lt;keyword&gt;Neuropeptides&lt;/keyword&gt;&lt;keyword&gt;TRPC Cation Channels&lt;/keyword&gt;&lt;keyword&gt;rac GTP-Binding Proteins&lt;/keyword&gt;&lt;keyword&gt;rac1 GTP-Binding Protein&lt;/keyword&gt;&lt;keyword&gt;rho GTP-Binding Proteins&lt;/keyword&gt;&lt;/keywords&gt;&lt;urls&gt;&lt;related-urls&gt;&lt;url&gt;https://www.ncbi.nlm.nih.gov/pubmed/20978238&lt;/url&gt;&lt;/related-urls&gt;&lt;/urls&gt;&lt;isbn&gt;1937-9145&lt;/isbn&gt;&lt;custom2&gt;PMC3071756&lt;/custom2&gt;&lt;titles&gt;&lt;title&gt;Antagonistic regulation of actin dynamics and cell motility by TRPC5 and TRPC6 channels&lt;/title&gt;&lt;secondary-title&gt;Sci Signal&lt;/secondary-title&gt;&lt;/titles&gt;&lt;pages&gt;ra77&lt;/pages&gt;&lt;number&gt;145&lt;/number&gt;&lt;contributors&gt;&lt;authors&gt;&lt;author&gt;Tian, D.&lt;/author&gt;&lt;author&gt;Jacobo, S. M.&lt;/author&gt;&lt;author&gt;Billing, D.&lt;/author&gt;&lt;author&gt;Rozkalne, A.&lt;/author&gt;&lt;author&gt;Gage, S. D.&lt;/author&gt;&lt;author&gt;Anagnostou, T.&lt;/author&gt;&lt;author&gt;Pavenstädt, H.&lt;/author&gt;&lt;author&gt;Pavenstaedt, H.&lt;/author&gt;&lt;author&gt;Hsu, H. H.&lt;/author&gt;&lt;author&gt;Schlondorff, J.&lt;/author&gt;&lt;author&gt;Ramos, A.&lt;/author&gt;&lt;author&gt;Greka, A.&lt;/author&gt;&lt;/authors&gt;&lt;/contributors&gt;&lt;edition&gt;2010/10/26&lt;/edition&gt;&lt;language&gt;eng&lt;/language&gt;&lt;added-date format="utc"&gt;1600616371&lt;/added-date&gt;&lt;ref-type name="Journal Article"&gt;17&lt;/ref-type&gt;&lt;rec-number&gt;947&lt;/rec-number&gt;&lt;last-updated-date format="utc"&gt;1600616371&lt;/last-updated-date&gt;&lt;accession-num&gt;20978238&lt;/accession-num&gt;&lt;electronic-resource-num&gt;10.1126/scisignal.2001200&lt;/electronic-resource-num&gt;&lt;volume&gt;3&lt;/volume&gt;&lt;/record&gt;&lt;/Cite&gt;&lt;/EndNote&gt;</w:instrTex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</w:rPr>
              <w:t>(Tian et al., 2010)</w: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3B239971" w14:textId="0CBDD1E6" w:rsidR="00DA44BB" w:rsidRPr="009215EC" w:rsidRDefault="00DA44BB" w:rsidP="00DA44BB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Rac1 is overexpressed and activated in the plasma membrane of 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tumor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 cells in aggressive breast cancer samples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&lt;EndNote&gt;&lt;Cite&gt;&lt;Author&gt;Schnelzer&lt;/Author&gt;&lt;Year&gt;2000&lt;/Year&gt;&lt;IDText&gt;Rac1 in human breast cancer: overexpression, mutation analysis, and characterization of a new isoform, Rac1b&lt;/IDText&gt;&lt;DisplayText&gt;(Schnelzer et al., 2000)&lt;/DisplayText&gt;&lt;record&gt;&lt;dates&gt;&lt;pub-dates&gt;&lt;date&gt;Jun&lt;/date&gt;&lt;/pub-dates&gt;&lt;year&gt;2000&lt;/year&gt;&lt;/dates&gt;&lt;keywords&gt;&lt;keyword&gt;Base Sequence&lt;/keyword&gt;&lt;keyword&gt;Breast Diseases&lt;/keyword&gt;&lt;keyword&gt;Breast Neoplasms&lt;/keyword&gt;&lt;keyword&gt;Cell Division&lt;/keyword&gt;&lt;keyword&gt;DNA Primers&lt;/keyword&gt;&lt;keyword&gt;Female&lt;/keyword&gt;&lt;keyword&gt;Guanosine Diphosphate&lt;/keyword&gt;&lt;keyword&gt;Guanosine Triphosphate&lt;/keyword&gt;&lt;keyword&gt;Humans&lt;/keyword&gt;&lt;keyword&gt;Molecular Sequence Data&lt;/keyword&gt;&lt;keyword&gt;Polymorphism, Single Nucleotide&lt;/keyword&gt;&lt;keyword&gt;Protein Isoforms&lt;/keyword&gt;&lt;keyword&gt;RNA, Messenger&lt;/keyword&gt;&lt;keyword&gt;rac1 GTP-Binding Protein&lt;/keyword&gt;&lt;/keywords&gt;&lt;urls&gt;&lt;related-urls&gt;&lt;url&gt;https://www.ncbi.nlm.nih.gov/pubmed/10871853&lt;/url&gt;&lt;/related-urls&gt;&lt;/urls&gt;&lt;isbn&gt;0950-9232&lt;/isbn&gt;&lt;titles&gt;&lt;title&gt;Rac1 in human breast cancer: overexpression, mutation analysis, and characterization of a new isoform, Rac1b&lt;/title&gt;&lt;secondary-title&gt;Oncogene&lt;/secondary-title&gt;&lt;/titles&gt;&lt;pages&gt;3013-20&lt;/pages&gt;&lt;number&gt;26&lt;/number&gt;&lt;contributors&gt;&lt;authors&gt;&lt;author&gt;Schnelzer, A.&lt;/author&gt;&lt;author&gt;Prechtel, D.&lt;/author&gt;&lt;author&gt;Knaus, U.&lt;/author&gt;&lt;author&gt;Dehne, K.&lt;/author&gt;&lt;author&gt;Gerhard, M.&lt;/author&gt;&lt;author&gt;Graeff, H.&lt;/author&gt;&lt;author&gt;Harbeck, N.&lt;/author&gt;&lt;author&gt;Schmitt, M.&lt;/author&gt;&lt;author&gt;Lengyel, E.&lt;/author&gt;&lt;/authors&gt;&lt;/contributors&gt;&lt;language&gt;eng&lt;/language&gt;&lt;added-date format="utc"&gt;1600625612&lt;/added-date&gt;&lt;ref-type name="Journal Article"&gt;17&lt;/ref-type&gt;&lt;rec-number&gt;993&lt;/rec-number&gt;&lt;last-updated-date format="utc"&gt;1600625612&lt;/last-updated-date&gt;&lt;accession-num&gt;10871853&lt;/accession-num&gt;&lt;electronic-resource-num&gt;10.1038/sj.onc.1203621&lt;/electronic-resource-num&gt;&lt;volume&gt;19&lt;/volume&gt;&lt;/record&gt;&lt;/Cite&gt;&lt;/EndNote&gt;</w:instrTex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Schnelzer et al., 2000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DA44BB" w:rsidRPr="009215EC" w14:paraId="24E9D9BB" w14:textId="77777777" w:rsidTr="00693CA5">
        <w:tc>
          <w:tcPr>
            <w:tcW w:w="1129" w:type="dxa"/>
            <w:vMerge/>
            <w:vAlign w:val="center"/>
          </w:tcPr>
          <w:p w14:paraId="3C769E13" w14:textId="77777777" w:rsidR="00DA44BB" w:rsidRPr="009215EC" w:rsidRDefault="00DA44BB" w:rsidP="00DA44BB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6F61B83A" w14:textId="77777777" w:rsidR="00DA44BB" w:rsidRPr="009215EC" w:rsidRDefault="00DA44BB" w:rsidP="00DA44BB">
            <w:pPr>
              <w:jc w:val="center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9215EC">
              <w:rPr>
                <w:rFonts w:ascii="Times New Roman" w:hAnsi="Times New Roman" w:cs="Times New Roman"/>
                <w:color w:val="000000"/>
                <w:lang w:val="en-US"/>
              </w:rPr>
              <w:t>Myosin X</w:t>
            </w:r>
          </w:p>
          <w:p w14:paraId="2D9B01AA" w14:textId="5E713FD6" w:rsidR="00DA44BB" w:rsidRPr="009215EC" w:rsidRDefault="00DA44BB" w:rsidP="00DA44BB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9215EC">
              <w:rPr>
                <w:rFonts w:ascii="Times New Roman" w:hAnsi="Times New Roman" w:cs="Times New Roman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Goel&lt;/Author&gt;&lt;Year&gt;2005&lt;/Year&gt;&lt;IDText&gt;Proteomic analysis of TRPC5- and TRPC6-binding partners reveals interaction with the plasmalemmal Na(+)/K(+)-ATPase&lt;/IDText&gt;&lt;DisplayText&gt;(Goel, Sinkins, Keightley, Kinter, &amp;amp; Schilling, 2005)&lt;/DisplayText&gt;&lt;record&gt;&lt;dates&gt;&lt;pub-dates&gt;&lt;date&gt;Oct&lt;/date&gt;&lt;/pub-dates&gt;&lt;year&gt;2005&lt;/year&gt;&lt;/dates&gt;&lt;keywords&gt;&lt;keyword&gt;Animals&lt;/keyword&gt;&lt;keyword&gt;Baculoviridae&lt;/keyword&gt;&lt;keyword&gt;Brain&lt;/keyword&gt;&lt;keyword&gt;Cell Line&lt;/keyword&gt;&lt;keyword&gt;Cell Membrane&lt;/keyword&gt;&lt;keyword&gt;Cytoskeletal Proteins&lt;/keyword&gt;&lt;keyword&gt;Humans&lt;/keyword&gt;&lt;keyword&gt;Immunoprecipitation&lt;/keyword&gt;&lt;keyword&gt;Kidney&lt;/keyword&gt;&lt;keyword&gt;Mass Spectrometry&lt;/keyword&gt;&lt;keyword&gt;Proteomics&lt;/keyword&gt;&lt;keyword&gt;Rats&lt;/keyword&gt;&lt;keyword&gt;Signal Transduction&lt;/keyword&gt;&lt;keyword&gt;Sodium-Potassium-Exchanging ATPase&lt;/keyword&gt;&lt;keyword&gt;Spodoptera&lt;/keyword&gt;&lt;keyword&gt;TRPC Cation Channels&lt;/keyword&gt;&lt;keyword&gt;TRPC6 Cation Channel&lt;/keyword&gt;&lt;/keywords&gt;&lt;urls&gt;&lt;related-urls&gt;&lt;url&gt;https://www.ncbi.nlm.nih.gov/pubmed/16025302&lt;/url&gt;&lt;/related-urls&gt;&lt;/urls&gt;&lt;isbn&gt;0031-6768&lt;/isbn&gt;&lt;titles&gt;&lt;title&gt;Proteomic analysis of TRPC5- and TRPC6-binding partners reveals interaction with the plasmalemmal Na(+)/K(+)-ATPase&lt;/title&gt;&lt;secondary-title&gt;Pflugers Arch&lt;/secondary-title&gt;&lt;/titles&gt;&lt;pages&gt;87-98&lt;/pages&gt;&lt;number&gt;1&lt;/number&gt;&lt;contributors&gt;&lt;authors&gt;&lt;author&gt;Goel, M.&lt;/author&gt;&lt;author&gt;Sinkins, W.&lt;/author&gt;&lt;author&gt;Keightley, A.&lt;/author&gt;&lt;author&gt;Kinter, M.&lt;/author&gt;&lt;author&gt;Schilling, W. P.&lt;/author&gt;&lt;/authors&gt;&lt;/contributors&gt;&lt;edition&gt;2005/07/16&lt;/edition&gt;&lt;language&gt;eng&lt;/language&gt;&lt;added-date format="utc"&gt;1600616402&lt;/added-date&gt;&lt;ref-type name="Journal Article"&gt;17&lt;/ref-type&gt;&lt;rec-number&gt;948&lt;/rec-number&gt;&lt;last-updated-date format="utc"&gt;1600616402&lt;/last-updated-date&gt;&lt;accession-num&gt;16025302&lt;/accession-num&gt;&lt;electronic-resource-num&gt;10.1007/s00424-005-1454-y&lt;/electronic-resource-num&gt;&lt;volume&gt;451&lt;/volume&gt;&lt;/record&gt;&lt;/Cite&gt;&lt;/EndNote&gt;</w:instrText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US"/>
              </w:rPr>
              <w:t>(Goel, Sinkins, Keightley, Kinter, &amp; Schilling, 2005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2E9BAA87" w14:textId="3FD6E839" w:rsidR="00DA44BB" w:rsidRPr="009215EC" w:rsidRDefault="00DA44BB" w:rsidP="00DA44BB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Myosin X was found overexpressed in breast cancer tissue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DYW88L0F1dGhvcj48WWVhcj4yMDE0PC9ZZWFyPjxJRFRl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DYW88L0F1dGhvcj48WWVhcj4yMDE0PC9ZZWFyPjxJRFRl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Cao et al., 2014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DA44BB" w:rsidRPr="009215EC" w14:paraId="285E5704" w14:textId="77777777" w:rsidTr="00693CA5">
        <w:tc>
          <w:tcPr>
            <w:tcW w:w="1129" w:type="dxa"/>
            <w:vMerge/>
            <w:vAlign w:val="center"/>
          </w:tcPr>
          <w:p w14:paraId="3CDBE7DE" w14:textId="77777777" w:rsidR="00DA44BB" w:rsidRPr="009215EC" w:rsidRDefault="00DA44BB" w:rsidP="00DA44BB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63A11DCF" w14:textId="77777777" w:rsidR="00DA44BB" w:rsidRPr="009215EC" w:rsidRDefault="00DA44BB" w:rsidP="00DA44BB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t>α</w:t>
            </w: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t>-actinin I</w:t>
            </w:r>
          </w:p>
          <w:p w14:paraId="5B5AFFE5" w14:textId="7F8D8A68" w:rsidR="00DA44BB" w:rsidRPr="009215EC" w:rsidRDefault="00DA44BB" w:rsidP="00DA44BB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Goel&lt;/Author&gt;&lt;Year&gt;2005&lt;/Year&gt;&lt;IDText&gt;Proteomic analysis of TRPC5- and TRPC6-binding partners reveals interaction with the plasmalemmal Na(+)/K(+)-ATPase&lt;/IDText&gt;&lt;DisplayText&gt;(Goel et al., 2005)&lt;/DisplayText&gt;&lt;record&gt;&lt;dates&gt;&lt;pub-dates&gt;&lt;date&gt;Oct&lt;/date&gt;&lt;/pub-dates&gt;&lt;year&gt;2005&lt;/year&gt;&lt;/dates&gt;&lt;keywords&gt;&lt;keyword&gt;Animals&lt;/keyword&gt;&lt;keyword&gt;Baculoviridae&lt;/keyword&gt;&lt;keyword&gt;Brain&lt;/keyword&gt;&lt;keyword&gt;Cell Line&lt;/keyword&gt;&lt;keyword&gt;Cell Membrane&lt;/keyword&gt;&lt;keyword&gt;Cytoskeletal Proteins&lt;/keyword&gt;&lt;keyword&gt;Humans&lt;/keyword&gt;&lt;keyword&gt;Immunoprecipitation&lt;/keyword&gt;&lt;keyword&gt;Kidney&lt;/keyword&gt;&lt;keyword&gt;Mass Spectrometry&lt;/keyword&gt;&lt;keyword&gt;Proteomics&lt;/keyword&gt;&lt;keyword&gt;Rats&lt;/keyword&gt;&lt;keyword&gt;Signal Transduction&lt;/keyword&gt;&lt;keyword&gt;Sodium-Potassium-Exchanging ATPase&lt;/keyword&gt;&lt;keyword&gt;Spodoptera&lt;/keyword&gt;&lt;keyword&gt;TRPC Cation Channels&lt;/keyword&gt;&lt;keyword&gt;TRPC6 Cation Channel&lt;/keyword&gt;&lt;/keywords&gt;&lt;urls&gt;&lt;related-urls&gt;&lt;url&gt;https://www.ncbi.nlm.nih.gov/pubmed/16025302&lt;/url&gt;&lt;/related-urls&gt;&lt;/urls&gt;&lt;isbn&gt;0031-6768&lt;/isbn&gt;&lt;titles&gt;&lt;title&gt;Proteomic analysis of TRPC5- and TRPC6-binding partners reveals interaction with the plasmalemmal Na(+)/K(+)-ATPase&lt;/title&gt;&lt;secondary-title&gt;Pflugers Arch&lt;/secondary-title&gt;&lt;/titles&gt;&lt;pages&gt;87-98&lt;/pages&gt;&lt;number&gt;1&lt;/number&gt;&lt;contributors&gt;&lt;authors&gt;&lt;author&gt;Goel, M.&lt;/author&gt;&lt;author&gt;Sinkins, W.&lt;/author&gt;&lt;author&gt;Keightley, A.&lt;/author&gt;&lt;author&gt;Kinter, M.&lt;/author&gt;&lt;author&gt;Schilling, W. P.&lt;/author&gt;&lt;/authors&gt;&lt;/contributors&gt;&lt;edition&gt;2005/07/16&lt;/edition&gt;&lt;language&gt;eng&lt;/language&gt;&lt;added-date format="utc"&gt;1600616402&lt;/added-date&gt;&lt;ref-type name="Journal Article"&gt;17&lt;/ref-type&gt;&lt;rec-number&gt;948&lt;/rec-number&gt;&lt;last-updated-date format="utc"&gt;1600616402&lt;/last-updated-date&gt;&lt;accession-num&gt;16025302&lt;/accession-num&gt;&lt;electronic-resource-num&gt;10.1007/s00424-005-1454-y&lt;/electronic-resource-num&gt;&lt;volume&gt;451&lt;/volume&gt;&lt;/record&gt;&lt;/Cite&gt;&lt;/EndNote&gt;</w:instrText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Goel et al., 2005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4D17E2A3" w14:textId="7A8AF92B" w:rsidR="00DA44BB" w:rsidRPr="009215EC" w:rsidRDefault="004341BA" w:rsidP="00DA44BB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>T</w:t>
            </w:r>
            <w:r w:rsidR="00DA44BB" w:rsidRPr="009215EC">
              <w:rPr>
                <w:rFonts w:ascii="Times New Roman" w:hAnsi="Times New Roman" w:cs="Times New Roman"/>
                <w:lang w:val="en-GB"/>
              </w:rPr>
              <w:t xml:space="preserve">he loss of </w:t>
            </w:r>
            <w:r w:rsidR="00DA44BB" w:rsidRPr="009215EC">
              <w:rPr>
                <w:rFonts w:ascii="Times New Roman" w:hAnsi="Times New Roman" w:cs="Times New Roman"/>
              </w:rPr>
              <w:t>α</w:t>
            </w:r>
            <w:r w:rsidR="00DA44BB" w:rsidRPr="009215EC">
              <w:rPr>
                <w:rFonts w:ascii="Times New Roman" w:hAnsi="Times New Roman" w:cs="Times New Roman"/>
                <w:lang w:val="en-GB"/>
              </w:rPr>
              <w:t xml:space="preserve">-actinin I in cell contact sites of MDA-MB-231 cells promotes cell migration </w:t>
            </w:r>
            <w:r w:rsidR="00DA44BB" w:rsidRPr="009215EC"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&lt;EndNote&gt;&lt;Cite&gt;&lt;Author&gt;Kovac&lt;/Author&gt;&lt;Year&gt;2018&lt;/Year&gt;&lt;IDText&gt;Increased α-actinin-1 destabilizes E-cadherin-based adhesions and associates with poor prognosis in basal-like breast cancer&lt;/IDText&gt;&lt;DisplayText&gt;(Kovac, Mäkelä, &amp;amp; Vallenius, 2018)&lt;/DisplayText&gt;&lt;record&gt;&lt;keywords&gt;&lt;keyword&gt;Actinin&lt;/keyword&gt;&lt;keyword&gt;Adult&lt;/keyword&gt;&lt;keyword&gt;Aged&lt;/keyword&gt;&lt;keyword&gt;Breast Neoplasms&lt;/keyword&gt;&lt;keyword&gt;Cadherins&lt;/keyword&gt;&lt;keyword&gt;Cell Adhesion&lt;/keyword&gt;&lt;keyword&gt;Cell Line, Tumor&lt;/keyword&gt;&lt;keyword&gt;Cell Movement&lt;/keyword&gt;&lt;keyword&gt;Cell Tracking&lt;/keyword&gt;&lt;keyword&gt;Collagen&lt;/keyword&gt;&lt;keyword&gt;Cytoskeleton&lt;/keyword&gt;&lt;keyword&gt;Disease-Free Survival&lt;/keyword&gt;&lt;keyword&gt;Drug Combinations&lt;/keyword&gt;&lt;keyword&gt;Epithelial Cells&lt;/keyword&gt;&lt;keyword&gt;Female&lt;/keyword&gt;&lt;keyword&gt;Gene Expression Regulation, Neoplastic&lt;/keyword&gt;&lt;keyword&gt;Humans&lt;/keyword&gt;&lt;keyword&gt;Laminin&lt;/keyword&gt;&lt;keyword&gt;Middle Aged&lt;/keyword&gt;&lt;keyword&gt;Neoplasms, Basal Cell&lt;/keyword&gt;&lt;keyword&gt;Prognosis&lt;/keyword&gt;&lt;keyword&gt;Proteoglycans&lt;/keyword&gt;&lt;/keywords&gt;&lt;urls&gt;&lt;related-urls&gt;&lt;url&gt;https://www.ncbi.nlm.nih.gov/pubmed/29742177&lt;/url&gt;&lt;/related-urls&gt;&lt;/urls&gt;&lt;isbn&gt;1932-6203&lt;/isbn&gt;&lt;custom2&gt;PMC5942811&lt;/custom2&gt;&lt;titles&gt;&lt;title&gt;Increased α-actinin-1 destabilizes E-cadherin-based adhesions and associates with poor prognosis in basal-like breast cancer&lt;/title&gt;&lt;secondary-title&gt;PLoS One&lt;/secondary-title&gt;&lt;/titles&gt;&lt;pages&gt;e0196986&lt;/pages&gt;&lt;number&gt;5&lt;/number&gt;&lt;contributors&gt;&lt;authors&gt;&lt;author&gt;Kovac, B.&lt;/author&gt;&lt;author&gt;Mäkelä, T. P.&lt;/author&gt;&lt;author&gt;Vallenius, T.&lt;/author&gt;&lt;/authors&gt;&lt;/contributors&gt;&lt;edition&gt;2018/05/09&lt;/edition&gt;&lt;language&gt;eng&lt;/language&gt;&lt;added-date format="utc"&gt;1600625680&lt;/added-date&gt;&lt;ref-type name="Journal Article"&gt;17&lt;/ref-type&gt;&lt;dates&gt;&lt;year&gt;2018&lt;/year&gt;&lt;/dates&gt;&lt;rec-number&gt;995&lt;/rec-number&gt;&lt;last-updated-date format="utc"&gt;1600625680&lt;/last-updated-date&gt;&lt;accession-num&gt;29742177&lt;/accession-num&gt;&lt;electronic-resource-num&gt;10.1371/journal.pone.0196986&lt;/electronic-resource-num&gt;&lt;volume&gt;13&lt;/volume&gt;&lt;/record&gt;&lt;/Cite&gt;&lt;/EndNote&gt;</w:instrText>
            </w:r>
            <w:r w:rsidR="00DA44BB"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Kovac, Mäkelä, &amp; Vallenius, 2018)</w:t>
            </w:r>
            <w:r w:rsidR="00DA44BB"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DA44BB" w:rsidRPr="009215EC" w14:paraId="0EFD71AF" w14:textId="77777777" w:rsidTr="00693CA5">
        <w:tc>
          <w:tcPr>
            <w:tcW w:w="1129" w:type="dxa"/>
            <w:vMerge/>
            <w:vAlign w:val="center"/>
          </w:tcPr>
          <w:p w14:paraId="463CF916" w14:textId="77777777" w:rsidR="00DA44BB" w:rsidRPr="009215EC" w:rsidRDefault="00DA44BB" w:rsidP="00DA44BB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65F19D64" w14:textId="77777777" w:rsidR="00DA44BB" w:rsidRPr="009215EC" w:rsidRDefault="00DA44BB" w:rsidP="00DA44BB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t>α</w:t>
            </w: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t xml:space="preserve"> -actinin IV</w:t>
            </w:r>
          </w:p>
          <w:p w14:paraId="2C2CA985" w14:textId="23AF36EA" w:rsidR="00DA44BB" w:rsidRPr="009215EC" w:rsidRDefault="00DA44BB" w:rsidP="00DA44BB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Goel&lt;/Author&gt;&lt;Year&gt;2005&lt;/Year&gt;&lt;IDText&gt;Proteomic analysis of TRPC5- and TRPC6-binding partners reveals interaction with the plasmalemmal Na(+)/K(+)-ATPase&lt;/IDText&gt;&lt;DisplayText&gt;(Goel et al., 2005)&lt;/DisplayText&gt;&lt;record&gt;&lt;dates&gt;&lt;pub-dates&gt;&lt;date&gt;Oct&lt;/date&gt;&lt;/pub-dates&gt;&lt;year&gt;2005&lt;/year&gt;&lt;/dates&gt;&lt;keywords&gt;&lt;keyword&gt;Animals&lt;/keyword&gt;&lt;keyword&gt;Baculoviridae&lt;/keyword&gt;&lt;keyword&gt;Brain&lt;/keyword&gt;&lt;keyword&gt;Cell Line&lt;/keyword&gt;&lt;keyword&gt;Cell Membrane&lt;/keyword&gt;&lt;keyword&gt;Cytoskeletal Proteins&lt;/keyword&gt;&lt;keyword&gt;Humans&lt;/keyword&gt;&lt;keyword&gt;Immunoprecipitation&lt;/keyword&gt;&lt;keyword&gt;Kidney&lt;/keyword&gt;&lt;keyword&gt;Mass Spectrometry&lt;/keyword&gt;&lt;keyword&gt;Proteomics&lt;/keyword&gt;&lt;keyword&gt;Rats&lt;/keyword&gt;&lt;keyword&gt;Signal Transduction&lt;/keyword&gt;&lt;keyword&gt;Sodium-Potassium-Exchanging ATPase&lt;/keyword&gt;&lt;keyword&gt;Spodoptera&lt;/keyword&gt;&lt;keyword&gt;TRPC Cation Channels&lt;/keyword&gt;&lt;keyword&gt;TRPC6 Cation Channel&lt;/keyword&gt;&lt;/keywords&gt;&lt;urls&gt;&lt;related-urls&gt;&lt;url&gt;https://www.ncbi.nlm.nih.gov/pubmed/16025302&lt;/url&gt;&lt;/related-urls&gt;&lt;/urls&gt;&lt;isbn&gt;0031-6768&lt;/isbn&gt;&lt;titles&gt;&lt;title&gt;Proteomic analysis of TRPC5- and TRPC6-binding partners reveals interaction with the plasmalemmal Na(+)/K(+)-ATPase&lt;/title&gt;&lt;secondary-title&gt;Pflugers Arch&lt;/secondary-title&gt;&lt;/titles&gt;&lt;pages&gt;87-98&lt;/pages&gt;&lt;number&gt;1&lt;/number&gt;&lt;contributors&gt;&lt;authors&gt;&lt;author&gt;Goel, M.&lt;/author&gt;&lt;author&gt;Sinkins, W.&lt;/author&gt;&lt;author&gt;Keightley, A.&lt;/author&gt;&lt;author&gt;Kinter, M.&lt;/author&gt;&lt;author&gt;Schilling, W. P.&lt;/author&gt;&lt;/authors&gt;&lt;/contributors&gt;&lt;edition&gt;2005/07/16&lt;/edition&gt;&lt;language&gt;eng&lt;/language&gt;&lt;added-date format="utc"&gt;1600616402&lt;/added-date&gt;&lt;ref-type name="Journal Article"&gt;17&lt;/ref-type&gt;&lt;rec-number&gt;948&lt;/rec-number&gt;&lt;last-updated-date format="utc"&gt;1600616402&lt;/last-updated-date&gt;&lt;accession-num&gt;16025302&lt;/accession-num&gt;&lt;electronic-resource-num&gt;10.1007/s00424-005-1454-y&lt;/electronic-resource-num&gt;&lt;volume&gt;451&lt;/volume&gt;&lt;/record&gt;&lt;/Cite&gt;&lt;/EndNote&gt;</w:instrText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Goel et al., 2005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487015B4" w14:textId="1B88817F" w:rsidR="00DA44BB" w:rsidRPr="009215EC" w:rsidRDefault="004341BA" w:rsidP="00DA44BB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>T</w:t>
            </w:r>
            <w:r w:rsidR="00DA44BB" w:rsidRPr="009215EC">
              <w:rPr>
                <w:rFonts w:ascii="Times New Roman" w:hAnsi="Times New Roman" w:cs="Times New Roman"/>
                <w:lang w:val="en-GB"/>
              </w:rPr>
              <w:t xml:space="preserve">he loss of </w:t>
            </w:r>
            <w:r w:rsidR="00DA44BB" w:rsidRPr="009215EC">
              <w:rPr>
                <w:rFonts w:ascii="Times New Roman" w:hAnsi="Times New Roman" w:cs="Times New Roman"/>
              </w:rPr>
              <w:t>α</w:t>
            </w:r>
            <w:r w:rsidR="00DA44BB" w:rsidRPr="009215EC">
              <w:rPr>
                <w:rFonts w:ascii="Times New Roman" w:hAnsi="Times New Roman" w:cs="Times New Roman"/>
                <w:lang w:val="en-GB"/>
              </w:rPr>
              <w:t xml:space="preserve">-actinin IV in cell contact sites of MCF-7 cells promotes cell migration </w:t>
            </w:r>
            <w:r w:rsidR="00DA44BB" w:rsidRPr="009215EC"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&lt;EndNote&gt;&lt;Cite&gt;&lt;Author&gt;Hsu&lt;/Author&gt;&lt;Year&gt;2013&lt;/Year&gt;&lt;IDText&gt;Alpha-actinin 4 and tumorigenesis of breast cancer&lt;/IDText&gt;&lt;DisplayText&gt;(Hsu &amp;amp; Kao, 2013)&lt;/DisplayText&gt;&lt;record&gt;&lt;keywords&gt;&lt;keyword&gt;Actinin&lt;/keyword&gt;&lt;keyword&gt;Animals&lt;/keyword&gt;&lt;keyword&gt;Antineoplastic Agents&lt;/keyword&gt;&lt;keyword&gt;Breast Neoplasms&lt;/keyword&gt;&lt;keyword&gt;Carcinogenesis&lt;/keyword&gt;&lt;keyword&gt;Cell Proliferation&lt;/keyword&gt;&lt;keyword&gt;Drug Resistance, Neoplasm&lt;/keyword&gt;&lt;keyword&gt;Female&lt;/keyword&gt;&lt;keyword&gt;Humans&lt;/keyword&gt;&lt;keyword&gt;Mammary Glands, Animal&lt;/keyword&gt;&lt;keyword&gt;Mammary Glands, Human&lt;/keyword&gt;&lt;keyword&gt;Neoplasm Metastasis&lt;/keyword&gt;&lt;keyword&gt;Neoplasm Proteins&lt;/keyword&gt;&lt;/keywords&gt;&lt;urls&gt;&lt;related-urls&gt;&lt;url&gt;https://www.ncbi.nlm.nih.gov/pubmed/23810014&lt;/url&gt;&lt;/related-urls&gt;&lt;/urls&gt;&lt;isbn&gt;0083-6729&lt;/isbn&gt;&lt;custom2&gt;PMC4143506&lt;/custom2&gt;&lt;titles&gt;&lt;title&gt;Alpha-actinin 4 and tumorigenesis of breast cancer&lt;/title&gt;&lt;secondary-title&gt;Vitam Horm&lt;/secondary-title&gt;&lt;/titles&gt;&lt;pages&gt;323-51&lt;/pages&gt;&lt;contributors&gt;&lt;authors&gt;&lt;author&gt;Hsu, K. S.&lt;/author&gt;&lt;author&gt;Kao, H. Y.&lt;/author&gt;&lt;/authors&gt;&lt;/contributors&gt;&lt;language&gt;eng&lt;/language&gt;&lt;added-date format="utc"&gt;1600625715&lt;/added-date&gt;&lt;ref-type name="Journal Article"&gt;17&lt;/ref-type&gt;&lt;dates&gt;&lt;year&gt;2013&lt;/year&gt;&lt;/dates&gt;&lt;rec-number&gt;996&lt;/rec-number&gt;&lt;last-updated-date format="utc"&gt;1600625715&lt;/last-updated-date&gt;&lt;accession-num&gt;23810014&lt;/accession-num&gt;&lt;electronic-resource-num&gt;10.1016/B978-0-12-416673-8.00005-8&lt;/electronic-resource-num&gt;&lt;volume&gt;93&lt;/volume&gt;&lt;/record&gt;&lt;/Cite&gt;&lt;/EndNote&gt;</w:instrText>
            </w:r>
            <w:r w:rsidR="00DA44BB"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Hsu &amp; Kao, 2013)</w:t>
            </w:r>
            <w:r w:rsidR="00DA44BB"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431ECC" w:rsidRPr="009215EC" w14:paraId="22875579" w14:textId="77777777" w:rsidTr="00693CA5">
        <w:tc>
          <w:tcPr>
            <w:tcW w:w="1129" w:type="dxa"/>
            <w:vMerge/>
            <w:vAlign w:val="center"/>
          </w:tcPr>
          <w:p w14:paraId="2BFF1181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3E7A30C6" w14:textId="024979BE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t>Drebrin1</w:t>
            </w:r>
          </w:p>
          <w:p w14:paraId="734F4DEA" w14:textId="132188A4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 &lt;EndNote&gt;&lt;Cite&gt;&lt;Author&gt;Goel&lt;/Author&gt;&lt;Year&gt;2005&lt;/Year&gt;&lt;IDText&gt;Proteomic analysis of TRPC5- and TRPC6-binding partners reveals interaction with the plasmalemmal Na(+)/K(+)-ATPase&lt;/IDText&gt;&lt;DisplayText&gt;(Goel et al., 2005)&lt;/DisplayText&gt;&lt;record&gt;&lt;dates&gt;&lt;pub-dates&gt;&lt;date&gt;Oct&lt;/date&gt;&lt;/pub-dates&gt;&lt;year&gt;2005&lt;/year&gt;&lt;/dates&gt;&lt;keywords&gt;&lt;keyword&gt;Animals&lt;/keyword&gt;&lt;keyword&gt;Baculoviridae&lt;/keyword&gt;&lt;keyword&gt;Brain&lt;/keyword&gt;&lt;keyword&gt;Cell Line&lt;/keyword&gt;&lt;keyword&gt;Cell Membrane&lt;/keyword&gt;&lt;keyword&gt;Cytoskeletal Proteins&lt;/keyword&gt;&lt;keyword&gt;Humans&lt;/keyword&gt;&lt;keyword&gt;Immunoprecipitation&lt;/keyword&gt;&lt;keyword&gt;Kidney&lt;/keyword&gt;&lt;keyword&gt;Mass Spectrometry&lt;/keyword&gt;&lt;keyword&gt;Proteomics&lt;/keyword&gt;&lt;keyword&gt;Rats&lt;/keyword&gt;&lt;keyword&gt;Signal Transduction&lt;/keyword&gt;&lt;keyword&gt;Sodium-Potassium-Exchanging ATPase&lt;/keyword&gt;&lt;keyword&gt;Spodoptera&lt;/keyword&gt;&lt;keyword&gt;TRPC Cation Channels&lt;/keyword&gt;&lt;keyword&gt;TRPC6 Cation Channel&lt;/keyword&gt;&lt;/keywords&gt;&lt;urls&gt;&lt;related-urls&gt;&lt;url&gt;https://www.ncbi.nlm.nih.gov/pubmed/16025302&lt;/url&gt;&lt;/related-urls&gt;&lt;/urls&gt;&lt;isbn&gt;0031-6768&lt;/isbn&gt;&lt;titles&gt;&lt;title&gt;Proteomic analysis of TRPC5- and TRPC6-binding partners reveals interaction with the plasmalemmal Na(+)/K(+)-ATPase&lt;/title&gt;&lt;secondary-title&gt;Pflugers Arch&lt;/secondary-title&gt;&lt;/titles&gt;&lt;pages&gt;87-98&lt;/pages&gt;&lt;number&gt;1&lt;/number&gt;&lt;contributors&gt;&lt;authors&gt;&lt;author&gt;Goel, M.&lt;/author&gt;&lt;author&gt;Sinkins, W.&lt;/author&gt;&lt;author&gt;Keightley, A.&lt;/author&gt;&lt;author&gt;Kinter, M.&lt;/author&gt;&lt;author&gt;Schilling, W. P.&lt;/author&gt;&lt;/authors&gt;&lt;/contributors&gt;&lt;edition&gt;2005/07/16&lt;/edition&gt;&lt;language&gt;eng&lt;/language&gt;&lt;added-date format="utc"&gt;1600616402&lt;/added-date&gt;&lt;ref-type name="Journal Article"&gt;17&lt;/ref-type&gt;&lt;rec-number&gt;948&lt;/rec-number&gt;&lt;last-updated-date format="utc"&gt;1600616402&lt;/last-updated-date&gt;&lt;accession-num&gt;16025302&lt;/accession-num&gt;&lt;electronic-resource-num&gt;10.1007/s00424-005-1454-y&lt;/electronic-resource-num&gt;&lt;volume&gt;451&lt;/volume&gt;&lt;/record&gt;&lt;/Cite&gt;&lt;/EndNote&gt;</w:instrText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</w:rPr>
              <w:t>(Goel et al., 2005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446CF1DC" w14:textId="3E089701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DBN1 is an independent prognostic marker in luminal breast cancer due to its association with the response to endocrine therapy </w:t>
            </w:r>
            <w:r w:rsidRPr="009215EC">
              <w:rPr>
                <w:rFonts w:ascii="Times New Roman" w:hAnsi="Times New Roman" w:cs="Times New Roman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Alfarsi&lt;/Author&gt;&lt;Year&gt;2020&lt;/Year&gt;&lt;IDText&gt;Integrated Analysis of Key Differentially Expressed Genes Identifies DBN1 as a Predictive Marker of Response to Endocrine Therapy in Luminal Breast Cancer&lt;/IDText&gt;&lt;DisplayText&gt;(Alfarsi et al., 2020)&lt;/DisplayText&gt;&lt;record&gt;&lt;dates&gt;&lt;pub-dates&gt;&lt;date&gt;Jun&lt;/date&gt;&lt;/pub-dates&gt;&lt;year&gt;2020&lt;/year&gt;&lt;/dates&gt;&lt;keywords&gt;&lt;keyword&gt;DBN1&lt;/keyword&gt;&lt;keyword&gt;breast cancer&lt;/keyword&gt;&lt;keyword&gt;endocrine resistance&lt;/keyword&gt;&lt;keyword&gt;oestrogen receptor&lt;/keyword&gt;&lt;keyword&gt;predictive biomarker&lt;/keyword&gt;&lt;/keywords&gt;&lt;urls&gt;&lt;related-urls&gt;&lt;url&gt;https://www.ncbi.nlm.nih.gov/pubmed/32545448&lt;/url&gt;&lt;/related-urls&gt;&lt;/urls&gt;&lt;isbn&gt;2072-6694&lt;/isbn&gt;&lt;custom2&gt;PMC7352383&lt;/custom2&gt;&lt;titles&gt;&lt;title&gt;Integrated Analysis of Key Differentially Expressed Genes Identifies DBN1 as a Predictive Marker of Response to Endocrine Therapy in Luminal Breast Cancer&lt;/title&gt;&lt;secondary-title&gt;Cancers (Basel)&lt;/secondary-title&gt;&lt;/titles&gt;&lt;number&gt;6&lt;/number&gt;&lt;contributors&gt;&lt;authors&gt;&lt;author&gt;Alfarsi, L. H.&lt;/author&gt;&lt;author&gt;El Ansari, R.&lt;/author&gt;&lt;author&gt;Masisi, B. K.&lt;/author&gt;&lt;author&gt;Parks, R.&lt;/author&gt;&lt;author&gt;Mohammed, O. J.&lt;/author&gt;&lt;author&gt;Ellis, I. O.&lt;/author&gt;&lt;author&gt;Rakha, E. A.&lt;/author&gt;&lt;author&gt;Green, A. R.&lt;/author&gt;&lt;/authors&gt;&lt;/contributors&gt;&lt;edition&gt;2020/06/12&lt;/edition&gt;&lt;language&gt;eng&lt;/language&gt;&lt;added-date format="utc"&gt;1600625751&lt;/added-date&gt;&lt;ref-type name="Journal Article"&gt;17&lt;/ref-type&gt;&lt;rec-number&gt;997&lt;/rec-number&gt;&lt;last-updated-date format="utc"&gt;1600625751&lt;/last-updated-date&gt;&lt;accession-num&gt;32545448&lt;/accession-num&gt;&lt;electronic-resource-num&gt;10.3390/cancers12061549&lt;/electronic-resource-num&gt;&lt;volume&gt;12&lt;/volume&gt;&lt;/record&gt;&lt;/Cite&gt;&lt;/EndNote&gt;</w:instrText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Alfarsi et al., 2020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  <w:t>.</w:t>
            </w:r>
          </w:p>
        </w:tc>
      </w:tr>
      <w:tr w:rsidR="00431ECC" w:rsidRPr="009215EC" w14:paraId="13F0CF25" w14:textId="77777777" w:rsidTr="00693CA5">
        <w:tc>
          <w:tcPr>
            <w:tcW w:w="1129" w:type="dxa"/>
            <w:vMerge/>
            <w:vAlign w:val="center"/>
          </w:tcPr>
          <w:p w14:paraId="3CE6C08C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1B07EB8F" w14:textId="57D0246C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9215EC">
              <w:rPr>
                <w:rFonts w:ascii="Times New Roman" w:hAnsi="Times New Roman" w:cs="Times New Roman"/>
                <w:color w:val="000000"/>
              </w:rPr>
              <w:t>CaMKII</w:t>
            </w:r>
            <w:proofErr w:type="spellEnd"/>
            <w:r w:rsidRPr="009215EC">
              <w:rPr>
                <w:rFonts w:ascii="Times New Roman" w:hAnsi="Times New Roman" w:cs="Times New Roman"/>
                <w:color w:val="000000"/>
              </w:rPr>
              <w:t>β</w:t>
            </w:r>
          </w:p>
          <w:p w14:paraId="7B75A089" w14:textId="6D9E93CF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 &lt;EndNote&gt;&lt;Cite&gt;&lt;Author&gt;Puram&lt;/Author&gt;&lt;Year&gt;2011&lt;/Year&gt;&lt;IDText&gt;A TRPC5-regulated calcium signaling pathway controls dendrite patterning in the mammalian brain&lt;/IDText&gt;&lt;DisplayText&gt;(Puram et al., 2011)&lt;/DisplayText&gt;&lt;record&gt;&lt;dates&gt;&lt;pub-dates&gt;&lt;date&gt;Dec&lt;/date&gt;&lt;/pub-dates&gt;&lt;year&gt;2011&lt;/year&gt;&lt;/dates&gt;&lt;keywords&gt;&lt;keyword&gt;Animals&lt;/keyword&gt;&lt;keyword&gt;Calcium Signaling&lt;/keyword&gt;&lt;keyword&gt;Calcium-Calmodulin-Dependent Protein Kinase Type 2&lt;/keyword&gt;&lt;keyword&gt;Cells, Cultured&lt;/keyword&gt;&lt;keyword&gt;Centrosome&lt;/keyword&gt;&lt;keyword&gt;Cerebellar Cortex&lt;/keyword&gt;&lt;keyword&gt;Dendrites&lt;/keyword&gt;&lt;keyword&gt;Gene Knockout Techniques&lt;/keyword&gt;&lt;keyword&gt;Male&lt;/keyword&gt;&lt;keyword&gt;Mice&lt;/keyword&gt;&lt;keyword&gt;Rats&lt;/keyword&gt;&lt;keyword&gt;TRPC Cation Channels&lt;/keyword&gt;&lt;/keywords&gt;&lt;urls&gt;&lt;related-urls&gt;&lt;url&gt;https://www.ncbi.nlm.nih.gov/pubmed/22135323&lt;/url&gt;&lt;/related-urls&gt;&lt;/urls&gt;&lt;isbn&gt;1549-5477&lt;/isbn&gt;&lt;custom2&gt;PMC3248686&lt;/custom2&gt;&lt;titles&gt;&lt;title&gt;A TRPC5-regulated calcium signaling pathway controls dendrite patterning in the mammalian brain&lt;/title&gt;&lt;secondary-title&gt;Genes Dev&lt;/secondary-title&gt;&lt;/titles&gt;&lt;pages&gt;2659-73&lt;/pages&gt;&lt;number&gt;24&lt;/number&gt;&lt;contributors&gt;&lt;authors&gt;&lt;author&gt;Puram, S. V.&lt;/author&gt;&lt;author&gt;Riccio, A.&lt;/author&gt;&lt;author&gt;Koirala, S.&lt;/author&gt;&lt;author&gt;Ikeuchi, Y.&lt;/author&gt;&lt;author&gt;Kim, A. H.&lt;/author&gt;&lt;author&gt;Corfas, G.&lt;/author&gt;&lt;author&gt;Bonni, A.&lt;/author&gt;&lt;/authors&gt;&lt;/contributors&gt;&lt;edition&gt;2011/12/01&lt;/edition&gt;&lt;language&gt;eng&lt;/language&gt;&lt;added-date format="utc"&gt;1600616429&lt;/added-date&gt;&lt;ref-type name="Journal Article"&gt;17&lt;/ref-type&gt;&lt;rec-number&gt;949&lt;/rec-number&gt;&lt;last-updated-date format="utc"&gt;1600616429&lt;/last-updated-date&gt;&lt;accession-num&gt;22135323&lt;/accession-num&gt;&lt;electronic-resource-num&gt;10.1101/gad.174060.111&lt;/electronic-resource-num&gt;&lt;volume&gt;25&lt;/volume&gt;&lt;/record&gt;&lt;/Cite&gt;&lt;/EndNote&gt;</w:instrText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</w:rPr>
              <w:t>(Puram et al., 2011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6A9C9443" w14:textId="7686BF99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>Phosphorylation in T287 that has been described as increased in breast cancer tissue and metastasis. In vitro studies in MDA-MB-231 cells report that CaMKII</w:t>
            </w:r>
            <w:r w:rsidRPr="009215EC">
              <w:rPr>
                <w:rFonts w:ascii="Times New Roman" w:hAnsi="Times New Roman" w:cs="Times New Roman"/>
              </w:rPr>
              <w:t>β</w:t>
            </w:r>
            <w:r w:rsidRPr="009215EC">
              <w:rPr>
                <w:rFonts w:ascii="Times New Roman" w:hAnsi="Times New Roman" w:cs="Times New Roman"/>
                <w:lang w:val="en-GB"/>
              </w:rPr>
              <w:t xml:space="preserve"> promotes cell invasion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&lt;EndNote&gt;&lt;Cite&gt;&lt;Author&gt;Chi&lt;/Author&gt;&lt;Year&gt;2016&lt;/Year&gt;&lt;IDText&gt;Phosphorylation of calcium/calmodulin-stimulated protein kinase II at T286 enhances invasion and migration of human breast cancer cells&lt;/IDText&gt;&lt;DisplayText&gt;(Chi et al., 2016)&lt;/DisplayText&gt;&lt;record&gt;&lt;dates&gt;&lt;pub-dates&gt;&lt;date&gt;09&lt;/date&gt;&lt;/pub-dates&gt;&lt;year&gt;2016&lt;/year&gt;&lt;/dates&gt;&lt;keywords&gt;&lt;keyword&gt;Breast&lt;/keyword&gt;&lt;keyword&gt;Breast Neoplasms&lt;/keyword&gt;&lt;keyword&gt;Calcium-Calmodulin-Dependent Protein Kinase Type 2&lt;/keyword&gt;&lt;keyword&gt;Cell Line&lt;/keyword&gt;&lt;keyword&gt;Cell Line, Tumor&lt;/keyword&gt;&lt;keyword&gt;Cell Movement&lt;/keyword&gt;&lt;keyword&gt;Female&lt;/keyword&gt;&lt;keyword&gt;Humans&lt;/keyword&gt;&lt;keyword&gt;MCF-7 Cells&lt;/keyword&gt;&lt;keyword&gt;Neoplasm Invasiveness&lt;/keyword&gt;&lt;keyword&gt;Phosphorylation&lt;/keyword&gt;&lt;keyword&gt;RNA, Messenger&lt;/keyword&gt;&lt;/keywords&gt;&lt;urls&gt;&lt;related-urls&gt;&lt;url&gt;https://www.ncbi.nlm.nih.gov/pubmed/27605043&lt;/url&gt;&lt;/related-urls&gt;&lt;/urls&gt;&lt;isbn&gt;2045-2322&lt;/isbn&gt;&lt;custom2&gt;PMC5015093&lt;/custom2&gt;&lt;titles&gt;&lt;title&gt;Phosphorylation of calcium/calmodulin-stimulated protein kinase II at T286 enhances invasion and migration of human breast cancer cells&lt;/title&gt;&lt;secondary-title&gt;Sci Rep&lt;/secondary-title&gt;&lt;/titles&gt;&lt;pages&gt;33132&lt;/pages&gt;&lt;contributors&gt;&lt;authors&gt;&lt;author&gt;Chi, M.&lt;/author&gt;&lt;author&gt;Evans, H.&lt;/author&gt;&lt;author&gt;Gilchrist, J.&lt;/author&gt;&lt;author&gt;Mayhew, J.&lt;/author&gt;&lt;author&gt;Hoffman, A.&lt;/author&gt;&lt;author&gt;Pearsall, E. A.&lt;/author&gt;&lt;author&gt;Jankowski, H.&lt;/author&gt;&lt;author&gt;Brzozowski, J. S.&lt;/author&gt;&lt;author&gt;Skelding, K. A.&lt;/author&gt;&lt;/authors&gt;&lt;/contributors&gt;&lt;edition&gt;2016/09/08&lt;/edition&gt;&lt;language&gt;eng&lt;/language&gt;&lt;added-date format="utc"&gt;1600625791&lt;/added-date&gt;&lt;ref-type name="Journal Article"&gt;17&lt;/ref-type&gt;&lt;rec-number&gt;998&lt;/rec-number&gt;&lt;last-updated-date format="utc"&gt;1600625791&lt;/last-updated-date&gt;&lt;accession-num&gt;27605043&lt;/accession-num&gt;&lt;electronic-resource-num&gt;10.1038/srep33132&lt;/electronic-resource-num&gt;&lt;volume&gt;6&lt;/volume&gt;&lt;/record&gt;&lt;/Cite&gt;&lt;/EndNote&gt;</w:instrTex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Chi et al., 2016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431ECC" w:rsidRPr="009215EC" w14:paraId="1EED9622" w14:textId="77777777" w:rsidTr="00693CA5">
        <w:tc>
          <w:tcPr>
            <w:tcW w:w="1129" w:type="dxa"/>
            <w:vMerge/>
            <w:vAlign w:val="center"/>
          </w:tcPr>
          <w:p w14:paraId="18477B23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39150269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t>TARBP2</w:t>
            </w:r>
          </w:p>
          <w:p w14:paraId="094BA624" w14:textId="11DFA135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</w:rPr>
              <w:fldChar w:fldCharType="begin">
                <w:fldData xml:space="preserve">PEVuZE5vdGU+PENpdGU+PEF1dGhvcj5aaW1tZXJtYW5uPC9BdXRob3I+PFllYXI+MjAxNDwvWWVh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</w:fldData>
              </w:fldChar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</w:rPr>
              <w:fldChar w:fldCharType="begin">
                <w:fldData xml:space="preserve">PEVuZE5vdGU+PENpdGU+PEF1dGhvcj5aaW1tZXJtYW5uPC9BdXRob3I+PFllYXI+MjAxNDwvWWVh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</w:fldData>
              </w:fldChar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</w:rPr>
            </w:r>
            <w:r w:rsidR="000B7FC6" w:rsidRPr="009215EC">
              <w:rPr>
                <w:rFonts w:ascii="Times New Roman" w:hAnsi="Times New Roman" w:cs="Times New Roman"/>
              </w:rPr>
              <w:fldChar w:fldCharType="end"/>
            </w:r>
            <w:r w:rsidRPr="009215EC">
              <w:rPr>
                <w:rFonts w:ascii="Times New Roman" w:hAnsi="Times New Roman" w:cs="Times New Roman"/>
              </w:rPr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</w:rPr>
              <w:t>(Zimmermann et al., 2014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36315DF0" w14:textId="3C46904B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Overexpression of TARBP2 correlates with downregulation of 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tumor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 suppressors APP and ZNF395 and enhanced metastasis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&lt;EndNote&gt;&lt;Cite&gt;&lt;Author&gt;Goodarzi&lt;/Author&gt;&lt;Year&gt;2014&lt;/Year&gt;&lt;IDText&gt;Metastasis-suppressor transcript destabilization through TARBP2 binding of mRNA hairpins&lt;/IDText&gt;&lt;DisplayText&gt;(Goodarzi et al., 2014)&lt;/DisplayText&gt;&lt;record&gt;&lt;dates&gt;&lt;pub-dates&gt;&lt;date&gt;Sep&lt;/date&gt;&lt;/pub-dates&gt;&lt;year&gt;2014&lt;/year&gt;&lt;/dates&gt;&lt;keywords&gt;&lt;keyword&gt;Amyloid beta-Protein Precursor&lt;/keyword&gt;&lt;keyword&gt;Breast Neoplasms&lt;/keyword&gt;&lt;keyword&gt;Cell Line, Tumor&lt;/keyword&gt;&lt;keyword&gt;DNA-Binding Proteins&lt;/keyword&gt;&lt;keyword&gt;Female&lt;/keyword&gt;&lt;keyword&gt;Gene Expression Profiling&lt;/keyword&gt;&lt;keyword&gt;Gene Expression Regulation, Neoplastic&lt;/keyword&gt;&lt;keyword&gt;HEK293 Cells&lt;/keyword&gt;&lt;keyword&gt;Humans&lt;/keyword&gt;&lt;keyword&gt;Neoplasm Metastasis&lt;/keyword&gt;&lt;keyword&gt;Protein Binding&lt;/keyword&gt;&lt;keyword&gt;RNA Stability&lt;/keyword&gt;&lt;keyword&gt;RNA, Messenger&lt;/keyword&gt;&lt;keyword&gt;RNA-Binding Proteins&lt;/keyword&gt;&lt;keyword&gt;Transcription Factors&lt;/keyword&gt;&lt;/keywords&gt;&lt;urls&gt;&lt;related-urls&gt;&lt;url&gt;https://www.ncbi.nlm.nih.gov/pubmed/25043050&lt;/url&gt;&lt;/related-urls&gt;&lt;/urls&gt;&lt;isbn&gt;1476-4687&lt;/isbn&gt;&lt;custom2&gt;PMC4440807&lt;/custom2&gt;&lt;titles&gt;&lt;title&gt;Metastasis-suppressor transcript destabilization through TARBP2 binding of mRNA hairpins&lt;/title&gt;&lt;secondary-title&gt;Nature&lt;/secondary-title&gt;&lt;/titles&gt;&lt;pages&gt;256-60&lt;/pages&gt;&lt;number&gt;7517&lt;/number&gt;&lt;contributors&gt;&lt;authors&gt;&lt;author&gt;Goodarzi, H.&lt;/author&gt;&lt;author&gt;Zhang, S.&lt;/author&gt;&lt;author&gt;Buss, C. G.&lt;/author&gt;&lt;author&gt;Fish, L.&lt;/author&gt;&lt;author&gt;Tavazoie, S.&lt;/author&gt;&lt;author&gt;Tavazoie, S. F.&lt;/author&gt;&lt;/authors&gt;&lt;/contributors&gt;&lt;edition&gt;2014/07/09&lt;/edition&gt;&lt;language&gt;eng&lt;/language&gt;&lt;added-date format="utc"&gt;1600625847&lt;/added-date&gt;&lt;ref-type name="Journal Article"&gt;17&lt;/ref-type&gt;&lt;rec-number&gt;999&lt;/rec-number&gt;&lt;last-updated-date format="utc"&gt;1600625847&lt;/last-updated-date&gt;&lt;accession-num&gt;25043050&lt;/accession-num&gt;&lt;electronic-resource-num&gt;10.1038/nature13466&lt;/electronic-resource-num&gt;&lt;volume&gt;513&lt;/volume&gt;&lt;/record&gt;&lt;/Cite&gt;&lt;/EndNote&gt;</w:instrTex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Goodarzi et al., 2014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  <w:t xml:space="preserve">. TARBP2 induces resistance to Tamoxifen in a SOX2-dependent manner in MCF-7 cells and breast 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tumors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&lt;EndNote&gt;&lt;Cite&gt;&lt;Author&gt;Wang&lt;/Author&gt;&lt;Year&gt;2019&lt;/Year&gt;&lt;IDText&gt;TARBP2-Enhanced Resistance during Tamoxifen Treatment in Breast Cancer&lt;/IDText&gt;&lt;DisplayText&gt;(M. Y. Wang et al., 2019)&lt;/DisplayText&gt;&lt;record&gt;&lt;dates&gt;&lt;pub-dates&gt;&lt;date&gt;Feb&lt;/date&gt;&lt;/pub-dates&gt;&lt;year&gt;2019&lt;/year&gt;&lt;/dates&gt;&lt;keywords&gt;&lt;keyword&gt;SOX2&lt;/keyword&gt;&lt;keyword&gt;TARBP2&lt;/keyword&gt;&lt;keyword&gt;hormone therapy&lt;/keyword&gt;&lt;keyword&gt;merlin&lt;/keyword&gt;&lt;keyword&gt;tamoxifen&lt;/keyword&gt;&lt;/keywords&gt;&lt;urls&gt;&lt;related-urls&gt;&lt;url&gt;https://www.ncbi.nlm.nih.gov/pubmed/30759864&lt;/url&gt;&lt;/related-urls&gt;&lt;/urls&gt;&lt;isbn&gt;2072-6694&lt;/isbn&gt;&lt;custom2&gt;PMC6406945&lt;/custom2&gt;&lt;titles&gt;&lt;title&gt;TARBP2-Enhanced Resistance during Tamoxifen Treatment in Breast Cancer&lt;/title&gt;&lt;secondary-title&gt;Cancers (Basel)&lt;/secondary-title&gt;&lt;/titles&gt;&lt;number&gt;2&lt;/number&gt;&lt;contributors&gt;&lt;authors&gt;&lt;author&gt;Wang, M. Y.&lt;/author&gt;&lt;author&gt;Huang, H. Y.&lt;/author&gt;&lt;author&gt;Kuo, Y. L.&lt;/author&gt;&lt;author&gt;Lo, C.&lt;/author&gt;&lt;author&gt;Sun, H. Y.&lt;/author&gt;&lt;author&gt;Lyu, Y. J.&lt;/author&gt;&lt;author&gt;Chen, B. R.&lt;/author&gt;&lt;author&gt;Li, J. N.&lt;/author&gt;&lt;author&gt;Chen, P. S.&lt;/author&gt;&lt;/authors&gt;&lt;/contributors&gt;&lt;edition&gt;2019/02/12&lt;/edition&gt;&lt;language&gt;eng&lt;/language&gt;&lt;added-date format="utc"&gt;1600625912&lt;/added-date&gt;&lt;ref-type name="Journal Article"&gt;17&lt;/ref-type&gt;&lt;rec-number&gt;1000&lt;/rec-number&gt;&lt;last-updated-date format="utc"&gt;1600625912&lt;/last-updated-date&gt;&lt;accession-num&gt;30759864&lt;/accession-num&gt;&lt;electronic-resource-num&gt;10.3390/cancers11020210&lt;/electronic-resource-num&gt;&lt;volume&gt;11&lt;/volume&gt;&lt;/record&gt;&lt;/Cite&gt;&lt;/EndNote&gt;</w:instrTex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M. Y. Wang et al., 2019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  <w:t>.</w:t>
            </w:r>
          </w:p>
        </w:tc>
      </w:tr>
      <w:tr w:rsidR="00431ECC" w:rsidRPr="009215EC" w14:paraId="0CFC203A" w14:textId="77777777" w:rsidTr="00693CA5">
        <w:tc>
          <w:tcPr>
            <w:tcW w:w="1129" w:type="dxa"/>
            <w:vMerge/>
            <w:vAlign w:val="center"/>
          </w:tcPr>
          <w:p w14:paraId="1BA556F1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2808BB05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t>NCS1</w:t>
            </w:r>
          </w:p>
          <w:p w14:paraId="3105250F" w14:textId="42881F86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 &lt;EndNote&gt;&lt;Cite&gt;&lt;Author&gt;Hui&lt;/Author&gt;&lt;Year&gt;2006&lt;/Year&gt;&lt;IDText&gt;Calcium-sensing mechanism in TRPC5 channels contributing to retardation of neurite outgrowth&lt;/IDText&gt;&lt;DisplayText&gt;(Hui et al., 2006)&lt;/DisplayText&gt;&lt;record&gt;&lt;dates&gt;&lt;pub-dates&gt;&lt;date&gt;Apr&lt;/date&gt;&lt;/pub-dates&gt;&lt;year&gt;2006&lt;/year&gt;&lt;/dates&gt;&lt;keywords&gt;&lt;keyword&gt;Animals&lt;/keyword&gt;&lt;keyword&gt;Calcium&lt;/keyword&gt;&lt;keyword&gt;Calcium Signaling&lt;/keyword&gt;&lt;keyword&gt;Calcium-Binding Proteins&lt;/keyword&gt;&lt;keyword&gt;Cell Enlargement&lt;/keyword&gt;&lt;keyword&gt;Cell Line&lt;/keyword&gt;&lt;keyword&gt;Humans&lt;/keyword&gt;&lt;keyword&gt;Ion Channel Gating&lt;/keyword&gt;&lt;keyword&gt;Membrane Potentials&lt;/keyword&gt;&lt;keyword&gt;Neurites&lt;/keyword&gt;&lt;keyword&gt;Neuronal Calcium-Sensor Proteins&lt;/keyword&gt;&lt;keyword&gt;Neurons&lt;/keyword&gt;&lt;keyword&gt;Neuropeptides&lt;/keyword&gt;&lt;keyword&gt;PC12 Cells&lt;/keyword&gt;&lt;keyword&gt;Rats&lt;/keyword&gt;&lt;keyword&gt;TRPC Cation Channels&lt;/keyword&gt;&lt;/keywords&gt;&lt;urls&gt;&lt;related-urls&gt;&lt;url&gt;https://www.ncbi.nlm.nih.gov/pubmed/16469785&lt;/url&gt;&lt;/related-urls&gt;&lt;/urls&gt;&lt;isbn&gt;0022-3751&lt;/isbn&gt;&lt;custom2&gt;PMC1779652&lt;/custom2&gt;&lt;titles&gt;&lt;title&gt;Calcium-sensing mechanism in TRPC5 channels contributing to retardation of neurite outgrowth&lt;/title&gt;&lt;secondary-title&gt;J Physiol&lt;/secondary-title&gt;&lt;/titles&gt;&lt;pages&gt;165-72&lt;/pages&gt;&lt;number&gt;Pt 1&lt;/number&gt;&lt;contributors&gt;&lt;authors&gt;&lt;author&gt;Hui, H.&lt;/author&gt;&lt;author&gt;McHugh, D.&lt;/author&gt;&lt;author&gt;Hannan, M.&lt;/author&gt;&lt;author&gt;Zeng, F.&lt;/author&gt;&lt;author&gt;Xu, S. Z.&lt;/author&gt;&lt;author&gt;Khan, S. U.&lt;/author&gt;&lt;author&gt;Levenson, R.&lt;/author&gt;&lt;author&gt;Beech, D. J.&lt;/author&gt;&lt;author&gt;Weiss, J. L.&lt;/author&gt;&lt;/authors&gt;&lt;/contributors&gt;&lt;edition&gt;2006/02/09&lt;/edition&gt;&lt;language&gt;eng&lt;/language&gt;&lt;added-date format="utc"&gt;1600616491&lt;/added-date&gt;&lt;ref-type name="Journal Article"&gt;17&lt;/ref-type&gt;&lt;rec-number&gt;951&lt;/rec-number&gt;&lt;last-updated-date format="utc"&gt;1600616491&lt;/last-updated-date&gt;&lt;accession-num&gt;16469785&lt;/accession-num&gt;&lt;electronic-resource-num&gt;10.1113/jphysiol.2005.102889&lt;/electronic-resource-num&gt;&lt;volume&gt;572&lt;/volume&gt;&lt;/record&gt;&lt;/Cite&gt;&lt;/EndNote&gt;</w:instrText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</w:rPr>
              <w:t>(Hui et al., 2006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2D6B6B32" w14:textId="065BA3CB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Overexpression of NCS1 promotes migration and metastasis in MDA-MB-231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BcGFzdTwvQXV0aG9yPjxZZWFyPjIwMTk8L1llYXI+PElE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BcGFzdTwvQXV0aG9yPjxZZWFyPjIwMTk8L1llYXI+PElE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Apasu et al., 2019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  <w:t xml:space="preserve">. NCS1 is overexpressed in basal like breast cancer, where it acts as a poor prognosis and doxorubicin resistance biomarker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&lt;EndNote&gt;&lt;Cite&gt;&lt;Author&gt;Bong&lt;/Author&gt;&lt;Year&gt;2020&lt;/Year&gt;&lt;IDText&gt;NCS-1 expression is higher in basal breast cancers and regulates calcium influx and cytotoxic responses to doxorubicin&lt;/IDText&gt;&lt;DisplayText&gt;(Bong et al., 2020)&lt;/DisplayText&gt;&lt;record&gt;&lt;dates&gt;&lt;pub-dates&gt;&lt;date&gt;01&lt;/date&gt;&lt;/pub-dates&gt;&lt;year&gt;2020&lt;/year&gt;&lt;/dates&gt;&lt;keywords&gt;&lt;keyword&gt;NCS-1&lt;/keyword&gt;&lt;keyword&gt;ORAI1&lt;/keyword&gt;&lt;keyword&gt;basal breast cancer&lt;/keyword&gt;&lt;keyword&gt;calcium&lt;/keyword&gt;&lt;keyword&gt;chemotherapy&lt;/keyword&gt;&lt;/keywords&gt;&lt;urls&gt;&lt;related-urls&gt;&lt;url&gt;https://www.ncbi.nlm.nih.gov/pubmed/31647602&lt;/url&gt;&lt;/related-urls&gt;&lt;/urls&gt;&lt;isbn&gt;1878-0261&lt;/isbn&gt;&lt;custom2&gt;PMC6944103&lt;/custom2&gt;&lt;titles&gt;&lt;title&gt;NCS-1 expression is higher in basal breast cancers and regulates calcium influx and cytotoxic responses to doxorubicin&lt;/title&gt;&lt;secondary-title&gt;Mol Oncol&lt;/secondary-title&gt;&lt;/titles&gt;&lt;pages&gt;87-104&lt;/pages&gt;&lt;number&gt;1&lt;/number&gt;&lt;contributors&gt;&lt;authors&gt;&lt;author&gt;Bong, A. H. L.&lt;/author&gt;&lt;author&gt;Robitaille, M.&lt;/author&gt;&lt;author&gt;Milevskiy, M. J. G.&lt;/author&gt;&lt;author&gt;Roberts-Thomson, S. J.&lt;/author&gt;&lt;author&gt;Monteith, G. R.&lt;/author&gt;&lt;/authors&gt;&lt;/contributors&gt;&lt;edition&gt;2019/11/11&lt;/edition&gt;&lt;language&gt;eng&lt;/language&gt;&lt;added-date format="utc"&gt;1600624326&lt;/added-date&gt;&lt;ref-type name="Journal Article"&gt;17&lt;/ref-type&gt;&lt;rec-number&gt;987&lt;/rec-number&gt;&lt;last-updated-date format="utc"&gt;1600624326&lt;/last-updated-date&gt;&lt;accession-num&gt;31647602&lt;/accession-num&gt;&lt;electronic-resource-num&gt;10.1002/1878-0261.12589&lt;/electronic-resource-num&gt;&lt;volume&gt;14&lt;/volume&gt;&lt;/record&gt;&lt;/Cite&gt;&lt;/EndNote&gt;</w:instrTex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Bong et al., 2020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  <w:t xml:space="preserve">. NCS1 has also been found positively correlated with complete response to 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Taxane</w:t>
            </w:r>
            <w:proofErr w:type="spellEnd"/>
            <w:r w:rsidR="00374BD6" w:rsidRPr="009215EC">
              <w:rPr>
                <w:rFonts w:ascii="Times New Roman" w:hAnsi="Times New Roman" w:cs="Times New Roman"/>
                <w:lang w:val="en-GB"/>
              </w:rPr>
              <w:t>-</w:t>
            </w:r>
            <w:r w:rsidRPr="009215EC">
              <w:rPr>
                <w:rFonts w:ascii="Times New Roman" w:hAnsi="Times New Roman" w:cs="Times New Roman"/>
                <w:lang w:val="en-GB"/>
              </w:rPr>
              <w:t xml:space="preserve">based chemotherapy through its direct interactions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&lt;EndNote&gt;&lt;Cite&gt;&lt;Author&gt;Moore&lt;/Author&gt;&lt;Year&gt;2018&lt;/Year&gt;&lt;IDText&gt;An assessment of neuronal calcium sensor-1 and response to neoadjuvant chemotherapy in breast cancer patients&lt;/IDText&gt;&lt;DisplayText&gt;(Moore et al., 2018)&lt;/DisplayText&gt;&lt;record&gt;&lt;urls&gt;&lt;related-urls&gt;&lt;url&gt;https://www.ncbi.nlm.nih.gov/pubmed/29560416&lt;/url&gt;&lt;/related-urls&gt;&lt;/urls&gt;&lt;isbn&gt;2374-4677&lt;/isbn&gt;&lt;custom2&gt;PMC5847580&lt;/custom2&gt;&lt;titles&gt;&lt;title&gt;An assessment of neuronal calcium sensor-1 and response to neoadjuvant chemotherapy in breast cancer patients&lt;/title&gt;&lt;secondary-title&gt;NPJ Breast Cancer&lt;/secondary-title&gt;&lt;/titles&gt;&lt;pages&gt;6&lt;/pages&gt;&lt;contributors&gt;&lt;authors&gt;&lt;author&gt;Moore, L. M.&lt;/author&gt;&lt;author&gt;Wilkinson, R.&lt;/author&gt;&lt;author&gt;Altan, M.&lt;/author&gt;&lt;author&gt;Toki, M.&lt;/author&gt;&lt;author&gt;Carvajal-Hausdorf, D. E.&lt;/author&gt;&lt;author&gt;McGuire, J.&lt;/author&gt;&lt;author&gt;Ehrlich, B. E.&lt;/author&gt;&lt;author&gt;Rimm, D. L.&lt;/author&gt;&lt;/authors&gt;&lt;/contributors&gt;&lt;edition&gt;2018/03/12&lt;/edition&gt;&lt;language&gt;eng&lt;/language&gt;&lt;added-date format="utc"&gt;1600626098&lt;/added-date&gt;&lt;ref-type name="Journal Article"&gt;17&lt;/ref-type&gt;&lt;dates&gt;&lt;year&gt;2018&lt;/year&gt;&lt;/dates&gt;&lt;rec-number&gt;1002&lt;/rec-number&gt;&lt;last-updated-date format="utc"&gt;1600626098&lt;/last-updated-date&gt;&lt;accession-num&gt;29560416&lt;/accession-num&gt;&lt;electronic-resource-num&gt;10.1038/s41523-018-0057-7&lt;/electronic-resource-num&gt;&lt;volume&gt;4&lt;/volume&gt;&lt;/record&gt;&lt;/Cite&gt;&lt;/EndNote&gt;</w:instrTex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Moore et al., 2018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431ECC" w:rsidRPr="009215EC" w14:paraId="4DFEDD57" w14:textId="77777777" w:rsidTr="00693CA5">
        <w:tc>
          <w:tcPr>
            <w:tcW w:w="1129" w:type="dxa"/>
            <w:vMerge/>
            <w:vAlign w:val="center"/>
          </w:tcPr>
          <w:p w14:paraId="3F6D1A5A" w14:textId="0145F9F4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0E0FC2C9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t>TRPC1</w:t>
            </w:r>
          </w:p>
          <w:p w14:paraId="5798BAE5" w14:textId="7010BE35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</w:instrText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instrText xml:space="preserve"> &lt;EndNote&gt;&lt;Cite&gt;&lt;Author&gt;Strübing&lt;/Author&gt;&lt;Year&gt;2001&lt;/Year&gt;&lt;IDText&gt;TRPC1 and TRPC5 form a novel cation channel in mammalian brain&lt;/IDText&gt;&lt;DisplayText&gt;(Strübing, Krapivinsky, Krapivinsky, &amp;amp; Clapham, 2001)&lt;/DisplayText&gt;&lt;record&gt;&lt;dates&gt;&lt;pub-dates&gt;&lt;date&gt;Mar&lt;/date&gt;&lt;/pub-dates&gt;&lt;year&gt;2001&lt;/year&gt;&lt;/dates&gt;&lt;keywords&gt;&lt;keyword&gt;Animals&lt;/keyword&gt;&lt;keyword&gt;Axons&lt;/keyword&gt;&lt;keyword&gt;Brain Chemistry&lt;/keyword&gt;&lt;keyword&gt;Calcium&lt;/keyword&gt;&lt;keyword&gt;Calcium Channels&lt;/keyword&gt;&lt;keyword&gt;Cation Transport Proteins&lt;/keyword&gt;&lt;keyword&gt;Cations&lt;/keyword&gt;&lt;keyword&gt;Cell Line&lt;/keyword&gt;&lt;keyword&gt;Dendrites&lt;/keyword&gt;&lt;keyword&gt;Electric Conductivity&lt;/keyword&gt;&lt;keyword&gt;Embryo, Mammalian&lt;/keyword&gt;&lt;keyword&gt;Gene Expression&lt;/keyword&gt;&lt;keyword&gt;Hippocampus&lt;/keyword&gt;&lt;keyword&gt;Humans&lt;/keyword&gt;&lt;keyword&gt;Ion Channels&lt;/keyword&gt;&lt;keyword&gt;Kidney&lt;/keyword&gt;&lt;keyword&gt;Macromolecular Substances&lt;/keyword&gt;&lt;keyword&gt;Neurons&lt;/keyword&gt;&lt;keyword&gt;Rats&lt;/keyword&gt;&lt;keyword&gt;Receptors, N-Methyl-D-Aspartate&lt;/keyword&gt;&lt;keyword&gt;TRPC Cation Channels&lt;/keyword&gt;&lt;keyword&gt;Transfection&lt;/keyword&gt;&lt;/keywords&gt;&lt;urls&gt;&lt;related-urls&gt;&lt;url&gt;https://www.ncbi.nlm.nih.gov/pubmed/11301024&lt;/url&gt;&lt;/related-urls&gt;&lt;/urls&gt;&lt;isbn&gt;0896-6273&lt;/isbn&gt;&lt;titles&gt;&lt;title&gt;TRPC1 and TRPC5 form a novel cation channel in mammalian brain&lt;/title&gt;&lt;secondary-title&gt;Neuron&lt;/secondary-title&gt;&lt;/titles&gt;&lt;pages&gt;645-55&lt;/pages&gt;&lt;number&gt;3&lt;/number&gt;&lt;contributors&gt;&lt;authors&gt;&lt;author&gt;Strübing, C.&lt;/author&gt;&lt;author&gt;Krapivinsky, G.&lt;/author&gt;&lt;author&gt;Krapivinsky, L.&lt;/author&gt;&lt;author&gt;Clapham, D. E.&lt;/author&gt;&lt;/authors&gt;&lt;/contributors&gt;&lt;language&gt;eng&lt;/language&gt;&lt;added-date format="utc"&gt;1600616554&lt;/added-date&gt;&lt;ref-type name="Journal Article"&gt;17&lt;/ref-type&gt;&lt;rec-number&gt;952&lt;/rec-number&gt;&lt;last-updated-date format="utc"&gt;1600616554&lt;/last-updated-date&gt;&lt;accession-num&gt;11301024&lt;/accession-num&gt;&lt;electronic-resource-num&gt;10.1016/s0896-6273(01)00240-9&lt;/electronic-resource-num&gt;&lt;volume&gt;29&lt;/volume&gt;&lt;/record&gt;&lt;/Cite&gt;&lt;/EndNote&gt;</w:instrTex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(Strübing, Krapivinsky, Krapivinsky, &amp; Clapham, 2001)</w: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1946D8FB" w14:textId="6689F57A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Overexpression promotes proliferation in breast cancer tissue and MCF-7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&lt;EndNote&gt;&lt;Cite&gt;&lt;Author&gt;Elzamzamy&lt;/Author&gt;&lt;Year&gt;2020&lt;/Year&gt;&lt;IDText&gt;The Role of TRPC1 in Modulating Cancer Progression&lt;/IDText&gt;&lt;DisplayText&gt;(Elzamzamy, Penner, &amp;amp; Hazlehurst, 2020)&lt;/DisplayText&gt;&lt;record&gt;&lt;dates&gt;&lt;pub-dates&gt;&lt;date&gt;Feb&lt;/date&gt;&lt;/pub-dates&gt;&lt;year&gt;2020&lt;/year&gt;&lt;/dates&gt;&lt;keywords&gt;&lt;keyword&gt;EMT&lt;/keyword&gt;&lt;keyword&gt;SOCE&lt;/keyword&gt;&lt;keyword&gt;TRPC1&lt;/keyword&gt;&lt;keyword&gt;cancer progression&lt;/keyword&gt;&lt;/keywords&gt;&lt;urls&gt;&lt;related-urls&gt;&lt;url&gt;https://www.ncbi.nlm.nih.gov/pubmed/32046188&lt;/url&gt;&lt;/related-urls&gt;&lt;/urls&gt;&lt;isbn&gt;2073-4409&lt;/isbn&gt;&lt;custom2&gt;PMC7072717&lt;/custom2&gt;&lt;titles&gt;&lt;title&gt;The Role of TRPC1 in Modulating Cancer Progression&lt;/title&gt;&lt;secondary-title&gt;Cells&lt;/secondary-title&gt;&lt;/titles&gt;&lt;number&gt;2&lt;/number&gt;&lt;contributors&gt;&lt;authors&gt;&lt;author&gt;Elzamzamy, O. M.&lt;/author&gt;&lt;author&gt;Penner, R.&lt;/author&gt;&lt;author&gt;Hazlehurst, L. A.&lt;/author&gt;&lt;/authors&gt;&lt;/contributors&gt;&lt;edition&gt;2020/02/07&lt;/edition&gt;&lt;language&gt;eng&lt;/language&gt;&lt;added-date format="utc"&gt;1600626142&lt;/added-date&gt;&lt;ref-type name="Journal Article"&gt;17&lt;/ref-type&gt;&lt;rec-number&gt;1003&lt;/rec-number&gt;&lt;last-updated-date format="utc"&gt;1600626142&lt;/last-updated-date&gt;&lt;accession-num&gt;32046188&lt;/accession-num&gt;&lt;electronic-resource-num&gt;10.3390/cells9020388&lt;/electronic-resource-num&gt;&lt;volume&gt;9&lt;/volume&gt;&lt;/record&gt;&lt;/Cite&gt;&lt;/EndNote&gt;</w:instrTex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Elzamzamy, Penner, &amp; Hazlehurst, 2020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431ECC" w:rsidRPr="009215EC" w14:paraId="371A5184" w14:textId="77777777" w:rsidTr="00693CA5">
        <w:tc>
          <w:tcPr>
            <w:tcW w:w="1129" w:type="dxa"/>
            <w:vMerge/>
            <w:vAlign w:val="center"/>
          </w:tcPr>
          <w:p w14:paraId="457E295F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42B2306F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9215EC">
              <w:rPr>
                <w:rFonts w:ascii="Times New Roman" w:hAnsi="Times New Roman" w:cs="Times New Roman"/>
                <w:color w:val="000000"/>
                <w:lang w:val="en-US"/>
              </w:rPr>
              <w:t>TRPC6</w:t>
            </w:r>
          </w:p>
          <w:p w14:paraId="14060864" w14:textId="6FDA9ADC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9215EC">
              <w:rPr>
                <w:rFonts w:ascii="Times New Roman" w:hAnsi="Times New Roman" w:cs="Times New Roman"/>
              </w:rPr>
              <w:fldChar w:fldCharType="begin">
                <w:fldData xml:space="preserve">PEVuZE5vdGU+PENpdGU+PEF1dGhvcj5TaGk8L0F1dGhvcj48WWVhcj4yMDEwPC9ZZWFyPjxJRFRl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</w:fldData>
              </w:fldChar>
            </w:r>
            <w:r w:rsidR="000B7FC6" w:rsidRPr="009215EC">
              <w:rPr>
                <w:rFonts w:ascii="Times New Roman" w:hAnsi="Times New Roman" w:cs="Times New Roman"/>
                <w:lang w:val="en-US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</w:rPr>
              <w:fldChar w:fldCharType="begin">
                <w:fldData xml:space="preserve">PEVuZE5vdGU+PENpdGU+PEF1dGhvcj5TaGk8L0F1dGhvcj48WWVhcj4yMDEwPC9ZZWFyPjxJRFRl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</w:fldData>
              </w:fldChar>
            </w:r>
            <w:r w:rsidR="000B7FC6" w:rsidRPr="009215EC">
              <w:rPr>
                <w:rFonts w:ascii="Times New Roman" w:hAnsi="Times New Roman" w:cs="Times New Roman"/>
                <w:lang w:val="en-US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</w:rPr>
            </w:r>
            <w:r w:rsidR="000B7FC6" w:rsidRPr="009215EC">
              <w:rPr>
                <w:rFonts w:ascii="Times New Roman" w:hAnsi="Times New Roman" w:cs="Times New Roman"/>
              </w:rPr>
              <w:fldChar w:fldCharType="end"/>
            </w:r>
            <w:r w:rsidRPr="009215EC">
              <w:rPr>
                <w:rFonts w:ascii="Times New Roman" w:hAnsi="Times New Roman" w:cs="Times New Roman"/>
              </w:rPr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US"/>
              </w:rPr>
              <w:t>(Shi, Ju, Saleh, Albert, &amp; Large, 2010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467CA6DD" w14:textId="1C7F4CA8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Silencing of this protein reduces proliferation, migration and invasion in MDA-MB-231 and MCF-7 cells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&lt;EndNote&gt;&lt;Cite&gt;&lt;Author&gt;Jardin&lt;/Author&gt;&lt;Year&gt;2018&lt;/Year&gt;&lt;IDText&gt;TRPC6 Channels Are Required for Proliferation, Migration and Invasion of Breast Cancer Cell Lines by Modulation of Orai1 and Orai3 Surface Exposure&lt;/IDText&gt;&lt;DisplayText&gt;(Jardin et al., 2018)&lt;/DisplayText&gt;&lt;record&gt;&lt;dates&gt;&lt;pub-dates&gt;&lt;date&gt;Sep&lt;/date&gt;&lt;/pub-dates&gt;&lt;year&gt;2018&lt;/year&gt;&lt;/dates&gt;&lt;keywords&gt;&lt;keyword&gt;MCF7&lt;/keyword&gt;&lt;keyword&gt;MDA-MB-231&lt;/keyword&gt;&lt;keyword&gt;Orai1&lt;/keyword&gt;&lt;keyword&gt;Orai3&lt;/keyword&gt;&lt;keyword&gt;TRPC6&lt;/keyword&gt;&lt;keyword&gt;store-operated calcium entry&lt;/keyword&gt;&lt;/keywords&gt;&lt;urls&gt;&lt;related-urls&gt;&lt;url&gt;https://www.ncbi.nlm.nih.gov/pubmed/30223530&lt;/url&gt;&lt;/related-urls&gt;&lt;/urls&gt;&lt;isbn&gt;2072-6694&lt;/isbn&gt;&lt;custom2&gt;PMC6162527&lt;/custom2&gt;&lt;titles&gt;&lt;title&gt;TRPC6 Channels Are Required for Proliferation, Migration and Invasion of Breast Cancer Cell Lines by Modulation of Orai1 and Orai3 Surface Exposure&lt;/title&gt;&lt;secondary-title&gt;Cancers (Basel)&lt;/secondary-title&gt;&lt;/titles&gt;&lt;number&gt;9&lt;/number&gt;&lt;contributors&gt;&lt;authors&gt;&lt;author&gt;Jardin, I.&lt;/author&gt;&lt;author&gt;Diez-Bello, R.&lt;/author&gt;&lt;author&gt;Lopez, J. J.&lt;/author&gt;&lt;author&gt;Redondo, P. C.&lt;/author&gt;&lt;author&gt;Salido, G. M.&lt;/author&gt;&lt;author&gt;Smani, T.&lt;/author&gt;&lt;author&gt;Rosado, J. A.&lt;/author&gt;&lt;/authors&gt;&lt;/contributors&gt;&lt;edition&gt;2018/09/14&lt;/edition&gt;&lt;language&gt;eng&lt;/language&gt;&lt;added-date format="utc"&gt;1600626217&lt;/added-date&gt;&lt;ref-type name="Journal Article"&gt;17&lt;/ref-type&gt;&lt;rec-number&gt;1004&lt;/rec-number&gt;&lt;last-updated-date format="utc"&gt;1600626217&lt;/last-updated-date&gt;&lt;accession-num&gt;30223530&lt;/accession-num&gt;&lt;electronic-resource-num&gt;10.3390/cancers10090331&lt;/electronic-resource-num&gt;&lt;volume&gt;10&lt;/volume&gt;&lt;/record&gt;&lt;/Cite&gt;&lt;/EndNote&gt;</w:instrTex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Jardin et al., 2018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431ECC" w:rsidRPr="009215EC" w14:paraId="727E4EE8" w14:textId="77777777" w:rsidTr="00693CA5">
        <w:tc>
          <w:tcPr>
            <w:tcW w:w="1129" w:type="dxa"/>
            <w:vMerge/>
            <w:vAlign w:val="center"/>
          </w:tcPr>
          <w:p w14:paraId="07B5F7A5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0753CC23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t>IP3R3</w:t>
            </w:r>
          </w:p>
          <w:p w14:paraId="6AEA1B61" w14:textId="2BDF9996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</w:rPr>
              <w:fldChar w:fldCharType="begin">
                <w:fldData xml:space="preserve">PEVuZE5vdGU+PENpdGU+PEF1dGhvcj5UYW5nPC9BdXRob3I+PFllYXI+MjAwMTwvWWVhcj48SURU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</w:fldData>
              </w:fldChar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</w:rPr>
              <w:fldChar w:fldCharType="begin">
                <w:fldData xml:space="preserve">PEVuZE5vdGU+PENpdGU+PEF1dGhvcj5UYW5nPC9BdXRob3I+PFllYXI+MjAwMTwvWWVhcj48SURU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</w:fldData>
              </w:fldChar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</w:rPr>
            </w:r>
            <w:r w:rsidR="000B7FC6" w:rsidRPr="009215EC">
              <w:rPr>
                <w:rFonts w:ascii="Times New Roman" w:hAnsi="Times New Roman" w:cs="Times New Roman"/>
              </w:rPr>
              <w:fldChar w:fldCharType="end"/>
            </w:r>
            <w:r w:rsidRPr="009215EC">
              <w:rPr>
                <w:rFonts w:ascii="Times New Roman" w:hAnsi="Times New Roman" w:cs="Times New Roman"/>
              </w:rPr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</w:rPr>
              <w:t>(Tang et al., 2001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3229390C" w14:textId="58B8026B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Its interaction with 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BKCa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 promotes proliferation in MCF-7 cells</w:t>
            </w:r>
            <w:r w:rsidR="00C7386D" w:rsidRPr="009215EC">
              <w:rPr>
                <w:rFonts w:ascii="Times New Roman" w:hAnsi="Times New Roman" w:cs="Times New Roman"/>
                <w:lang w:val="en-GB"/>
              </w:rPr>
              <w:t xml:space="preserve">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Nb3VuZDwvQXV0aG9yPjxZZWFyPjIwMTM8L1llYXI+PElE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Nb3VuZDwvQXV0aG9yPjxZZWFyPjIwMTM8L1llYXI+PElE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Mound, Rodat-Despoix, Bougarn, Ouadid-Ahidouch, &amp; Matifat, 2013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431ECC" w:rsidRPr="009215EC" w14:paraId="55940378" w14:textId="77777777" w:rsidTr="00693CA5">
        <w:tc>
          <w:tcPr>
            <w:tcW w:w="1129" w:type="dxa"/>
            <w:vMerge/>
            <w:vAlign w:val="center"/>
          </w:tcPr>
          <w:p w14:paraId="72A61A68" w14:textId="5CCB9F70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57103D39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9215EC">
              <w:rPr>
                <w:rFonts w:ascii="Times New Roman" w:hAnsi="Times New Roman" w:cs="Times New Roman"/>
                <w:color w:val="000000"/>
                <w:lang w:val="en-US"/>
              </w:rPr>
              <w:t>STIM1</w:t>
            </w:r>
          </w:p>
          <w:p w14:paraId="694FF8FF" w14:textId="5403C81C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9215EC">
              <w:rPr>
                <w:rFonts w:ascii="Times New Roman" w:hAnsi="Times New Roman" w:cs="Times New Roman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Yuan&lt;/Author&gt;&lt;Year&gt;2007&lt;/Year&gt;&lt;IDText&gt;STIM1 heteromultimerizes TRPC channels to determine their function as store-operated channels&lt;/IDText&gt;&lt;DisplayText&gt;(Yuan, Zeng, Huang, Worley, &amp;amp; Muallem, 2007)&lt;/DisplayText&gt;&lt;record&gt;&lt;dates&gt;&lt;pub-dates&gt;&lt;date&gt;Jun&lt;/date&gt;&lt;/pub-dates&gt;&lt;year&gt;2007&lt;/year&gt;&lt;/dates&gt;&lt;keywords&gt;&lt;keyword&gt;Binding Sites&lt;/keyword&gt;&lt;keyword&gt;Calcium&lt;/keyword&gt;&lt;keyword&gt;Calcium Signaling&lt;/keyword&gt;&lt;keyword&gt;Cell Line&lt;/keyword&gt;&lt;keyword&gt;Cell Membrane&lt;/keyword&gt;&lt;keyword&gt;Cholinergic Agonists&lt;/keyword&gt;&lt;keyword&gt;Endoplasmic Reticulum&lt;/keyword&gt;&lt;keyword&gt;Gadolinium&lt;/keyword&gt;&lt;keyword&gt;Humans&lt;/keyword&gt;&lt;keyword&gt;Macromolecular Substances&lt;/keyword&gt;&lt;keyword&gt;Membrane Proteins&lt;/keyword&gt;&lt;keyword&gt;Neoplasm Proteins&lt;/keyword&gt;&lt;keyword&gt;Protein Binding&lt;/keyword&gt;&lt;keyword&gt;Protein Subunits&lt;/keyword&gt;&lt;keyword&gt;Protein Transport&lt;/keyword&gt;&lt;keyword&gt;Stromal Interaction Molecule 1&lt;/keyword&gt;&lt;keyword&gt;TRPC Cation Channels&lt;/keyword&gt;&lt;/keywords&gt;&lt;urls&gt;&lt;related-urls&gt;&lt;url&gt;https://www.ncbi.nlm.nih.gov/pubmed/17486119&lt;/url&gt;&lt;/related-urls&gt;&lt;/urls&gt;&lt;isbn&gt;1465-7392&lt;/isbn&gt;&lt;custom2&gt;PMC2699187&lt;/custom2&gt;&lt;titles&gt;&lt;title&gt;STIM1 heteromultimerizes TRPC channels to determine their function as store-operated channels&lt;/title&gt;&lt;secondary-title&gt;Nat Cell Biol&lt;/secondary-title&gt;&lt;/titles&gt;&lt;pages&gt;636-45&lt;/pages&gt;&lt;number&gt;6&lt;/number&gt;&lt;contributors&gt;&lt;authors&gt;&lt;author&gt;Yuan, J. P.&lt;/author&gt;&lt;author&gt;Zeng, W.&lt;/author&gt;&lt;author&gt;Huang, G. N.&lt;/author&gt;&lt;author&gt;Worley, P. F.&lt;/author&gt;&lt;author&gt;Muallem, S.&lt;/author&gt;&lt;/authors&gt;&lt;/contributors&gt;&lt;edition&gt;2007/05/07&lt;/edition&gt;&lt;language&gt;eng&lt;/language&gt;&lt;added-date format="utc"&gt;1600616689&lt;/added-date&gt;&lt;ref-type name="Journal Article"&gt;17&lt;/ref-type&gt;&lt;rec-number&gt;955&lt;/rec-number&gt;&lt;last-updated-date format="utc"&gt;1600616689&lt;/last-updated-date&gt;&lt;accession-num&gt;17486119&lt;/accession-num&gt;&lt;electronic-resource-num&gt;10.1038/ncb1590&lt;/electronic-resource-num&gt;&lt;volume&gt;9&lt;/volume&gt;&lt;/record&gt;&lt;/Cite&gt;&lt;/EndNote&gt;</w:instrText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US"/>
              </w:rPr>
              <w:t>(Yuan, Zeng, Huang, Worley, &amp; Muallem, 2007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3C103A29" w14:textId="422115BF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>Overexpression promotes metastasis in triple negative</w:t>
            </w:r>
            <w:r w:rsidR="000B6DD9" w:rsidRPr="009215EC">
              <w:rPr>
                <w:rFonts w:ascii="Times New Roman" w:hAnsi="Times New Roman" w:cs="Times New Roman"/>
                <w:lang w:val="en-GB"/>
              </w:rPr>
              <w:t xml:space="preserve"> breast cancer cells</w:t>
            </w:r>
            <w:r w:rsidRPr="009215EC">
              <w:rPr>
                <w:rFonts w:ascii="Times New Roman" w:hAnsi="Times New Roman" w:cs="Times New Roman"/>
                <w:lang w:val="en-GB"/>
              </w:rPr>
              <w:t xml:space="preserve"> (MDA-MB-132 and 4T1 cells)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&lt;EndNote&gt;&lt;Cite&gt;&lt;Author&gt;Yang&lt;/Author&gt;&lt;Year&gt;2009&lt;/Year&gt;&lt;IDText&gt;Orai1 and STIM1 are critical for breast tumor cell migration and metastasis&lt;/IDText&gt;&lt;DisplayText&gt;(Yang et al., 2009)&lt;/DisplayText&gt;&lt;record&gt;&lt;dates&gt;&lt;pub-dates&gt;&lt;date&gt;Feb&lt;/date&gt;&lt;/pub-dates&gt;&lt;year&gt;2009&lt;/year&gt;&lt;/dates&gt;&lt;keywords&gt;&lt;keyword&gt;Animals&lt;/keyword&gt;&lt;keyword&gt;Breast Neoplasms&lt;/keyword&gt;&lt;keyword&gt;Calcium&lt;/keyword&gt;&lt;keyword&gt;Calcium Channel Blockers&lt;/keyword&gt;&lt;keyword&gt;Calcium Channels&lt;/keyword&gt;&lt;keyword&gt;Cell Line, Tumor&lt;/keyword&gt;&lt;keyword&gt;Cell Movement&lt;/keyword&gt;&lt;keyword&gt;Female&lt;/keyword&gt;&lt;keyword&gt;Focal Adhesions&lt;/keyword&gt;&lt;keyword&gt;Humans&lt;/keyword&gt;&lt;keyword&gt;Imidazoles&lt;/keyword&gt;&lt;keyword&gt;Membrane Glycoproteins&lt;/keyword&gt;&lt;keyword&gt;Membrane Proteins&lt;/keyword&gt;&lt;keyword&gt;Mice&lt;/keyword&gt;&lt;keyword&gt;Mice, Inbred BALB C&lt;/keyword&gt;&lt;keyword&gt;Neoplasm Metastasis&lt;/keyword&gt;&lt;keyword&gt;Neoplasm Proteins&lt;/keyword&gt;&lt;keyword&gt;Neoplasm Transplantation&lt;/keyword&gt;&lt;keyword&gt;ORAI1 Protein&lt;/keyword&gt;&lt;keyword&gt;RNA Interference&lt;/keyword&gt;&lt;keyword&gt;Stromal Interaction Molecule 1&lt;/keyword&gt;&lt;keyword&gt;rac GTP-Binding Proteins&lt;/keyword&gt;&lt;keyword&gt;ras GTPase-Activating Proteins&lt;/keyword&gt;&lt;/keywords&gt;&lt;urls&gt;&lt;related-urls&gt;&lt;url&gt;https://www.ncbi.nlm.nih.gov/pubmed/19185847&lt;/url&gt;&lt;/related-urls&gt;&lt;/urls&gt;&lt;isbn&gt;1878-3686&lt;/isbn&gt;&lt;titles&gt;&lt;title&gt;Orai1 and STIM1 are critical for breast tumor cell migration and metastasis&lt;/title&gt;&lt;secondary-title&gt;Cancer Cell&lt;/secondary-title&gt;&lt;/titles&gt;&lt;pages&gt;124-34&lt;/pages&gt;&lt;number&gt;2&lt;/number&gt;&lt;contributors&gt;&lt;authors&gt;&lt;author&gt;Yang, S.&lt;/author&gt;&lt;author&gt;Zhang, J. J.&lt;/author&gt;&lt;author&gt;Huang, X. Y.&lt;/author&gt;&lt;/authors&gt;&lt;/contributors&gt;&lt;language&gt;eng&lt;/language&gt;&lt;added-date format="utc"&gt;1600626345&lt;/added-date&gt;&lt;ref-type name="Journal Article"&gt;17&lt;/ref-type&gt;&lt;rec-number&gt;1006&lt;/rec-number&gt;&lt;last-updated-date format="utc"&gt;1600626345&lt;/last-updated-date&gt;&lt;accession-num&gt;19185847&lt;/accession-num&gt;&lt;electronic-resource-num&gt;10.1016/j.ccr.2008.12.019&lt;/electronic-resource-num&gt;&lt;volume&gt;15&lt;/volume&gt;&lt;/record&gt;&lt;/Cite&gt;&lt;/EndNote&gt;</w:instrTex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Yang et al., 2009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431ECC" w:rsidRPr="009215EC" w14:paraId="113CB3E0" w14:textId="77777777" w:rsidTr="00693CA5">
        <w:tc>
          <w:tcPr>
            <w:tcW w:w="1129" w:type="dxa"/>
            <w:vMerge/>
            <w:vAlign w:val="center"/>
          </w:tcPr>
          <w:p w14:paraId="2A5604DC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172B9F87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t>Stathmin1</w:t>
            </w:r>
          </w:p>
          <w:p w14:paraId="410545D6" w14:textId="44D2BF0B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 &lt;EndNote&gt;&lt;Cite&gt;&lt;Author&gt;Greka&lt;/Author&gt;&lt;Year&gt;2003&lt;/Year&gt;&lt;IDText&gt;TRPC5 is a regulator of hippocampal neurite length and growth cone morphology&lt;/IDText&gt;&lt;DisplayText&gt;(Greka, Navarro, Oancea, Duggan, &amp;amp; Clapham, 2003)&lt;/DisplayText&gt;&lt;record&gt;&lt;dates&gt;&lt;pub-dates&gt;&lt;date&gt;Aug&lt;/date&gt;&lt;/pub-dates&gt;&lt;year&gt;2003&lt;/year&gt;&lt;/dates&gt;&lt;keywords&gt;&lt;keyword&gt;Animals&lt;/keyword&gt;&lt;keyword&gt;Calcium Channels&lt;/keyword&gt;&lt;keyword&gt;Cation Transport Proteins&lt;/keyword&gt;&lt;keyword&gt;Cells, Cultured&lt;/keyword&gt;&lt;keyword&gt;Cytoplasm&lt;/keyword&gt;&lt;keyword&gt;Electric Conductivity&lt;/keyword&gt;&lt;keyword&gt;Growth Cones&lt;/keyword&gt;&lt;keyword&gt;Hippocampus&lt;/keyword&gt;&lt;keyword&gt;Immunohistochemistry&lt;/keyword&gt;&lt;keyword&gt;Microscopy, Electron&lt;/keyword&gt;&lt;keyword&gt;Microtubule Proteins&lt;/keyword&gt;&lt;keyword&gt;Neurites&lt;/keyword&gt;&lt;keyword&gt;Neurons&lt;/keyword&gt;&lt;keyword&gt;Phosphoproteins&lt;/keyword&gt;&lt;keyword&gt;Protein Isoforms&lt;/keyword&gt;&lt;keyword&gt;Rats&lt;/keyword&gt;&lt;keyword&gt;Stathmin&lt;/keyword&gt;&lt;keyword&gt;TRPC Cation Channels&lt;/keyword&gt;&lt;/keywords&gt;&lt;urls&gt;&lt;related-urls&gt;&lt;url&gt;https://www.ncbi.nlm.nih.gov/pubmed/12858178&lt;/url&gt;&lt;/related-urls&gt;&lt;/urls&gt;&lt;isbn&gt;1097-6256&lt;/isbn&gt;&lt;titles&gt;&lt;title&gt;TRPC5 is a regulator of hippocampal neurite length and growth cone morphology&lt;/title&gt;&lt;secondary-title&gt;Nat Neurosci&lt;/secondary-title&gt;&lt;/titles&gt;&lt;pages&gt;837-45&lt;/pages&gt;&lt;number&gt;8&lt;/number&gt;&lt;contributors&gt;&lt;authors&gt;&lt;author&gt;Greka, A.&lt;/author&gt;&lt;author&gt;Navarro, B.&lt;/author&gt;&lt;author&gt;Oancea, E.&lt;/author&gt;&lt;author&gt;Duggan, A.&lt;/author&gt;&lt;author&gt;Clapham, D. E.&lt;/author&gt;&lt;/authors&gt;&lt;/contributors&gt;&lt;language&gt;eng&lt;/language&gt;&lt;added-date format="utc"&gt;1600616718&lt;/added-date&gt;&lt;ref-type name="Journal Article"&gt;17&lt;/ref-type&gt;&lt;rec-number&gt;957&lt;/rec-number&gt;&lt;last-updated-date format="utc"&gt;1600616718&lt;/last-updated-date&gt;&lt;accession-num&gt;12858178&lt;/accession-num&gt;&lt;electronic-resource-num&gt;10.1038/nn1092&lt;/electronic-resource-num&gt;&lt;volume&gt;6&lt;/volume&gt;&lt;/record&gt;&lt;/Cite&gt;&lt;/EndNote&gt;</w:instrText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</w:rPr>
              <w:t>(Greka, Navarro, Oancea, Duggan, &amp; Clapham, 2003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0254FB63" w14:textId="7C09D9CF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High levels of this protein show enhanced proliferation, angiogenesis and immune response evasion, mainly in basal like subtypes of breast cancer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&lt;EndNote&gt;&lt;Cite&gt;&lt;Author&gt;Askeland&lt;/Author&gt;&lt;Year&gt;2020&lt;/Year&gt;&lt;IDText&gt;Stathmin expression associates with vascular and immune responses in aggressive breast cancer subgroups&lt;/IDText&gt;&lt;DisplayText&gt;(Askeland et al., 2020)&lt;/DisplayText&gt;&lt;record&gt;&lt;dates&gt;&lt;pub-dates&gt;&lt;date&gt;02&lt;/date&gt;&lt;/pub-dates&gt;&lt;year&gt;2020&lt;/year&gt;&lt;/dates&gt;&lt;urls&gt;&lt;related-urls&gt;&lt;url&gt;https://www.ncbi.nlm.nih.gov/pubmed/32076022&lt;/url&gt;&lt;/related-urls&gt;&lt;/urls&gt;&lt;isbn&gt;2045-2322&lt;/isbn&gt;&lt;custom2&gt;PMC7031232&lt;/custom2&gt;&lt;titles&gt;&lt;title&gt;Stathmin expression associates with vascular and immune responses in aggressive breast cancer subgroups&lt;/title&gt;&lt;secondary-title&gt;Sci Rep&lt;/secondary-title&gt;&lt;/titles&gt;&lt;pages&gt;2914&lt;/pages&gt;&lt;number&gt;1&lt;/number&gt;&lt;contributors&gt;&lt;authors&gt;&lt;author&gt;Askeland, C.&lt;/author&gt;&lt;author&gt;Wik, E.&lt;/author&gt;&lt;author&gt;Finne, K.&lt;/author&gt;&lt;author&gt;Birkeland, E.&lt;/author&gt;&lt;author&gt;Arnes, J. B.&lt;/author&gt;&lt;author&gt;Collett, K.&lt;/author&gt;&lt;author&gt;Knutsvik, G.&lt;/author&gt;&lt;author&gt;Krüger, K.&lt;/author&gt;&lt;author&gt;Davidsen, B.&lt;/author&gt;&lt;author&gt;Aas, T.&lt;/author&gt;&lt;author&gt;Eide, G. E.&lt;/author&gt;&lt;author&gt;Stefansson, I. M.&lt;/author&gt;&lt;author&gt;Foulkes, W. D.&lt;/author&gt;&lt;author&gt;Akslen, L. A.&lt;/author&gt;&lt;/authors&gt;&lt;/contributors&gt;&lt;edition&gt;2020/02/19&lt;/edition&gt;&lt;language&gt;eng&lt;/language&gt;&lt;added-date format="utc"&gt;1600626426&lt;/added-date&gt;&lt;ref-type name="Journal Article"&gt;17&lt;/ref-type&gt;&lt;rec-number&gt;1007&lt;/rec-number&gt;&lt;last-updated-date format="utc"&gt;1600626426&lt;/last-updated-date&gt;&lt;accession-num&gt;32076022&lt;/accession-num&gt;&lt;electronic-resource-num&gt;10.1038/s41598-020-59728-3&lt;/electronic-resource-num&gt;&lt;volume&gt;10&lt;/volume&gt;&lt;/record&gt;&lt;/Cite&gt;&lt;/EndNote&gt;</w:instrTex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Askeland et al., 2020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  <w:t xml:space="preserve">. Stathmin1 correlates with poor prognosis for breast cancer patients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&lt;EndNote&gt;&lt;Cite&gt;&lt;Author&gt;Askeland&lt;/Author&gt;&lt;Year&gt;2020&lt;/Year&gt;&lt;IDText&gt;Stathmin expression associates with vascular and immune responses in aggressive breast cancer subgroups&lt;/IDText&gt;&lt;DisplayText&gt;(Askeland et al., 2020)&lt;/DisplayText&gt;&lt;record&gt;&lt;dates&gt;&lt;pub-dates&gt;&lt;date&gt;02&lt;/date&gt;&lt;/pub-dates&gt;&lt;year&gt;2020&lt;/year&gt;&lt;/dates&gt;&lt;urls&gt;&lt;related-urls&gt;&lt;url&gt;https://www.ncbi.nlm.nih.gov/pubmed/32076022&lt;/url&gt;&lt;/related-urls&gt;&lt;/urls&gt;&lt;isbn&gt;2045-2322&lt;/isbn&gt;&lt;custom2&gt;PMC7031232&lt;/custom2&gt;&lt;titles&gt;&lt;title&gt;Stathmin expression associates with vascular and immune responses in aggressive breast cancer subgroups&lt;/title&gt;&lt;secondary-title&gt;Sci Rep&lt;/secondary-title&gt;&lt;/titles&gt;&lt;pages&gt;2914&lt;/pages&gt;&lt;number&gt;1&lt;/number&gt;&lt;contributors&gt;&lt;authors&gt;&lt;author&gt;Askeland, C.&lt;/author&gt;&lt;author&gt;Wik, E.&lt;/author&gt;&lt;author&gt;Finne, K.&lt;/author&gt;&lt;author&gt;Birkeland, E.&lt;/author&gt;&lt;author&gt;Arnes, J. B.&lt;/author&gt;&lt;author&gt;Collett, K.&lt;/author&gt;&lt;author&gt;Knutsvik, G.&lt;/author&gt;&lt;author&gt;Krüger, K.&lt;/author&gt;&lt;author&gt;Davidsen, B.&lt;/author&gt;&lt;author&gt;Aas, T.&lt;/author&gt;&lt;author&gt;Eide, G. E.&lt;/author&gt;&lt;author&gt;Stefansson, I. M.&lt;/author&gt;&lt;author&gt;Foulkes, W. D.&lt;/author&gt;&lt;author&gt;Akslen, L. A.&lt;/author&gt;&lt;/authors&gt;&lt;/contributors&gt;&lt;edition&gt;2020/02/19&lt;/edition&gt;&lt;language&gt;eng&lt;/language&gt;&lt;added-date format="utc"&gt;1600626426&lt;/added-date&gt;&lt;ref-type name="Journal Article"&gt;17&lt;/ref-type&gt;&lt;rec-number&gt;1007&lt;/rec-number&gt;&lt;last-updated-date format="utc"&gt;1600626426&lt;/last-updated-date&gt;&lt;accession-num&gt;32076022&lt;/accession-num&gt;&lt;electronic-resource-num&gt;10.1038/s41598-020-59728-3&lt;/electronic-resource-num&gt;&lt;volume&gt;10&lt;/volume&gt;&lt;/record&gt;&lt;/Cite&gt;&lt;/EndNote&gt;</w:instrTex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Askeland et al., 2020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431ECC" w:rsidRPr="009215EC" w14:paraId="29DA04E1" w14:textId="77777777" w:rsidTr="00693CA5">
        <w:tc>
          <w:tcPr>
            <w:tcW w:w="1129" w:type="dxa"/>
            <w:vMerge w:val="restart"/>
            <w:vAlign w:val="center"/>
          </w:tcPr>
          <w:p w14:paraId="60CD409D" w14:textId="40A56A5B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</w:rPr>
              <w:t>TRPC6</w:t>
            </w:r>
          </w:p>
        </w:tc>
        <w:tc>
          <w:tcPr>
            <w:tcW w:w="3828" w:type="dxa"/>
            <w:vAlign w:val="center"/>
          </w:tcPr>
          <w:p w14:paraId="3D34A645" w14:textId="74AC95D0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BKCa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 </w:t>
            </w:r>
            <w:r w:rsidRPr="009215EC">
              <w:rPr>
                <w:rFonts w:ascii="Times New Roman" w:hAnsi="Times New Roman" w:cs="Times New Roman"/>
              </w:rPr>
              <w:fldChar w:fldCharType="begin">
                <w:fldData xml:space="preserve">PEVuZE5vdGU+PENpdGU+PEF1dGhvcj5LaW08L0F1dGhvcj48WWVhcj4yMDA5PC9ZZWFyPjxJRFRl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</w:fldData>
              </w:fldChar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</w:rPr>
              <w:fldChar w:fldCharType="begin">
                <w:fldData xml:space="preserve">PEVuZE5vdGU+PENpdGU+PEF1dGhvcj5LaW08L0F1dGhvcj48WWVhcj4yMDA5PC9ZZWFyPjxJRFRl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</w:fldData>
              </w:fldChar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</w:rPr>
            </w:r>
            <w:r w:rsidR="000B7FC6" w:rsidRPr="009215EC">
              <w:rPr>
                <w:rFonts w:ascii="Times New Roman" w:hAnsi="Times New Roman" w:cs="Times New Roman"/>
              </w:rPr>
              <w:fldChar w:fldCharType="end"/>
            </w:r>
            <w:r w:rsidRPr="009215EC">
              <w:rPr>
                <w:rFonts w:ascii="Times New Roman" w:hAnsi="Times New Roman" w:cs="Times New Roman"/>
              </w:rPr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E. Y. Kim, Alvarez-Baron, &amp; Dryer, 2009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27DB79BD" w14:textId="661CF0CF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Metastatic breast cancer cells exhibit increased 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BKCa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 channel activity, leading to greater invasiveness and 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transendothelial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 migration, both of which could be attenuated by blocking 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BKCa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>.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&lt;EndNote&gt;&lt;Cite&gt;&lt;Author&gt;Khaitan&lt;/Author&gt;&lt;Year&gt;2009&lt;/Year&gt;&lt;IDText&gt;Role of KCNMA1 gene in breast cancer invasion and metastasis to brain&lt;/IDText&gt;&lt;DisplayText&gt;(Khaitan et al., 2009)&lt;/DisplayText&gt;&lt;record&gt;&lt;dates&gt;&lt;pub-dates&gt;&lt;date&gt;Jul&lt;/date&gt;&lt;/pub-dates&gt;&lt;year&gt;2009&lt;/year&gt;&lt;/dates&gt;&lt;keywords&gt;&lt;keyword&gt;Brain Neoplasms&lt;/keyword&gt;&lt;keyword&gt;Breast Neoplasms&lt;/keyword&gt;&lt;keyword&gt;Cell Membrane&lt;/keyword&gt;&lt;keyword&gt;Cell Movement&lt;/keyword&gt;&lt;keyword&gt;Exons&lt;/keyword&gt;&lt;keyword&gt;Gene Expression Profiling&lt;/keyword&gt;&lt;keyword&gt;Gene Expression Regulation, Neoplastic&lt;/keyword&gt;&lt;keyword&gt;Humans&lt;/keyword&gt;&lt;keyword&gt;Large-Conductance Calcium-Activated Potassium Channel alpha Subunits&lt;/keyword&gt;&lt;keyword&gt;Neoplasm Invasiveness&lt;/keyword&gt;&lt;keyword&gt;Neoplasm Metastasis&lt;/keyword&gt;&lt;keyword&gt;Peptides&lt;/keyword&gt;&lt;keyword&gt;Prognosis&lt;/keyword&gt;&lt;keyword&gt;RNA, Small Interfering&lt;/keyword&gt;&lt;/keywords&gt;&lt;urls&gt;&lt;related-urls&gt;&lt;url&gt;https://www.ncbi.nlm.nih.gov/pubmed/19640305&lt;/url&gt;&lt;/related-urls&gt;&lt;/urls&gt;&lt;isbn&gt;1471-2407&lt;/isbn&gt;&lt;custom2&gt;PMC2727533&lt;/custom2&gt;&lt;titles&gt;&lt;title&gt;Role of KCNMA1 gene in breast cancer invasion and metastasis to brain&lt;/title&gt;&lt;secondary-title&gt;BMC Cancer&lt;/secondary-title&gt;&lt;/titles&gt;&lt;pages&gt;258&lt;/pages&gt;&lt;contributors&gt;&lt;authors&gt;&lt;author&gt;Khaitan, D.&lt;/author&gt;&lt;author&gt;Sankpal, U. T.&lt;/author&gt;&lt;author&gt;Weksler, B.&lt;/author&gt;&lt;author&gt;Meister, E. A.&lt;/author&gt;&lt;author&gt;Romero, I. A.&lt;/author&gt;&lt;author&gt;Couraud, P. O.&lt;/author&gt;&lt;author&gt;Ningaraj, N. S.&lt;/author&gt;&lt;/authors&gt;&lt;/contributors&gt;&lt;edition&gt;2009/07/29&lt;/edition&gt;&lt;language&gt;eng&lt;/language&gt;&lt;added-date format="utc"&gt;1600777206&lt;/added-date&gt;&lt;ref-type name="Journal Article"&gt;17&lt;/ref-type&gt;&lt;rec-number&gt;1033&lt;/rec-number&gt;&lt;last-updated-date format="utc"&gt;1600777206&lt;/last-updated-date&gt;&lt;accession-num&gt;19640305&lt;/accession-num&gt;&lt;electronic-resource-num&gt;10.1186/1471-2407-9-258&lt;/electronic-resource-num&gt;&lt;volume&gt;9&lt;/volume&gt;&lt;/record&gt;&lt;/Cite&gt;&lt;/EndNote&gt;</w:instrTex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</w:t>
            </w:r>
            <w:proofErr w:type="spellStart"/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Khaitan</w:t>
            </w:r>
            <w:proofErr w:type="spellEnd"/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 xml:space="preserve"> et al., 2009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431ECC" w:rsidRPr="009215EC" w14:paraId="1AE2C93E" w14:textId="77777777" w:rsidTr="00693CA5">
        <w:tc>
          <w:tcPr>
            <w:tcW w:w="1129" w:type="dxa"/>
            <w:vMerge/>
            <w:vAlign w:val="center"/>
          </w:tcPr>
          <w:p w14:paraId="2BF9EE93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2E425824" w14:textId="2774563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9215EC">
              <w:rPr>
                <w:rFonts w:ascii="Times New Roman" w:hAnsi="Times New Roman" w:cs="Times New Roman"/>
              </w:rPr>
              <w:t>Fyn</w:t>
            </w:r>
            <w:proofErr w:type="spellEnd"/>
            <w:r w:rsidRPr="009215EC">
              <w:rPr>
                <w:rFonts w:ascii="Times New Roman" w:hAnsi="Times New Roman" w:cs="Times New Roman"/>
              </w:rPr>
              <w:t xml:space="preserve"> </w:t>
            </w:r>
            <w:r w:rsidRPr="009215EC">
              <w:rPr>
                <w:rFonts w:ascii="Times New Roman" w:hAnsi="Times New Roman" w:cs="Times New Roman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 &lt;EndNote&gt;&lt;Cite&gt;&lt;Author&gt;Hisatsune&lt;/Author&gt;&lt;Year&gt;2004&lt;/Year&gt;&lt;IDText&gt;Regulation of TRPC6 channel activity by tyrosine phosphorylation&lt;/IDText&gt;&lt;DisplayText&gt;(Hisatsune et al., 2004)&lt;/DisplayText&gt;&lt;record&gt;&lt;dates&gt;&lt;pub-dates&gt;&lt;date&gt;Apr&lt;/date&gt;&lt;/pub-dates&gt;&lt;year&gt;2004&lt;/year&gt;&lt;/dates&gt;&lt;keywords&gt;&lt;keyword&gt;Animals&lt;/keyword&gt;&lt;keyword&gt;Brain&lt;/keyword&gt;&lt;keyword&gt;Calcium&lt;/keyword&gt;&lt;keyword&gt;Calcium Channels&lt;/keyword&gt;&lt;keyword&gt;Cell Line&lt;/keyword&gt;&lt;keyword&gt;ErbB Receptors&lt;/keyword&gt;&lt;keyword&gt;Mice&lt;/keyword&gt;&lt;keyword&gt;Microsomes&lt;/keyword&gt;&lt;keyword&gt;Phosphorylation&lt;/keyword&gt;&lt;keyword&gt;Proto-Oncogene Proteins&lt;/keyword&gt;&lt;keyword&gt;Proto-Oncogene Proteins c-fyn&lt;/keyword&gt;&lt;keyword&gt;Rats&lt;/keyword&gt;&lt;keyword&gt;TRPC Cation Channels&lt;/keyword&gt;&lt;keyword&gt;Transfection&lt;/keyword&gt;&lt;keyword&gt;Tyrosine&lt;/keyword&gt;&lt;keyword&gt;src-Family Kinases&lt;/keyword&gt;&lt;/keywords&gt;&lt;urls&gt;&lt;related-urls&gt;&lt;url&gt;https://www.ncbi.nlm.nih.gov/pubmed/14761972&lt;/url&gt;&lt;/related-urls&gt;&lt;/urls&gt;&lt;isbn&gt;0021-9258&lt;/isbn&gt;&lt;titles&gt;&lt;title&gt;Regulation of TRPC6 channel activity by tyrosine phosphorylation&lt;/title&gt;&lt;secondary-title&gt;J Biol Chem&lt;/secondary-title&gt;&lt;/titles&gt;&lt;pages&gt;18887-94&lt;/pages&gt;&lt;number&gt;18&lt;/number&gt;&lt;contributors&gt;&lt;authors&gt;&lt;author&gt;Hisatsune, C.&lt;/author&gt;&lt;author&gt;Kuroda, Y.&lt;/author&gt;&lt;author&gt;Nakamura, K.&lt;/author&gt;&lt;author&gt;Inoue, T.&lt;/author&gt;&lt;author&gt;Nakamura, T.&lt;/author&gt;&lt;author&gt;Michikawa, T.&lt;/author&gt;&lt;author&gt;Mizutani, A.&lt;/author&gt;&lt;author&gt;Mikoshiba, K.&lt;/author&gt;&lt;/authors&gt;&lt;/contributors&gt;&lt;edition&gt;2004/02/03&lt;/edition&gt;&lt;language&gt;eng&lt;/language&gt;&lt;added-date format="utc"&gt;1600777040&lt;/added-date&gt;&lt;ref-type name="Journal Article"&gt;17&lt;/ref-type&gt;&lt;rec-number&gt;1029&lt;/rec-number&gt;&lt;last-updated-date format="utc"&gt;1600777040&lt;/last-updated-date&gt;&lt;accession-num&gt;14761972&lt;/accession-num&gt;&lt;electronic-resource-num&gt;10.1074/jbc.M311274200&lt;/electronic-resource-num&gt;&lt;volume&gt;279&lt;/volume&gt;&lt;/record&gt;&lt;/Cite&gt;&lt;/EndNote&gt;</w:instrText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</w:rPr>
              <w:t>(Hisatsune et al., 2004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423C35A5" w14:textId="438E6A2C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FYN promotes breast cancer progression through </w:t>
            </w:r>
            <w:r w:rsidRPr="009215EC">
              <w:rPr>
                <w:rFonts w:ascii="Times New Roman" w:hAnsi="Times New Roman" w:cs="Times New Roman"/>
                <w:lang w:val="en-GB"/>
              </w:rPr>
              <w:br/>
              <w:t xml:space="preserve">epithelial-mesenchymal transition </w:t>
            </w:r>
            <w:r w:rsidRPr="009215EC">
              <w:rPr>
                <w:rFonts w:ascii="Times New Roman" w:hAnsi="Times New Roman" w:cs="Times New Roman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Xie&lt;/Author&gt;&lt;Year&gt;2016&lt;/Year&gt;&lt;IDText&gt;FYN promotes breast cancer progression through epithelial-mesenchymal transition&lt;/IDText&gt;&lt;DisplayText&gt;(Y. G. Xie et al., 2016)&lt;/DisplayText&gt;&lt;record&gt;&lt;dates&gt;&lt;pub-dates&gt;&lt;date&gt;Aug&lt;/date&gt;&lt;/pub-dates&gt;&lt;year&gt;2016&lt;/year&gt;&lt;/dates&gt;&lt;keywords&gt;&lt;keyword&gt;Breast&lt;/keyword&gt;&lt;keyword&gt;Breast Neoplasms&lt;/keyword&gt;&lt;keyword&gt;Cell Line, Tumor&lt;/keyword&gt;&lt;keyword&gt;Cell Movement&lt;/keyword&gt;&lt;keyword&gt;Cell Proliferation&lt;/keyword&gt;&lt;keyword&gt;Disease Progression&lt;/keyword&gt;&lt;keyword&gt;Down-Regulation&lt;/keyword&gt;&lt;keyword&gt;Epithelial-Mesenchymal Transition&lt;/keyword&gt;&lt;keyword&gt;Female&lt;/keyword&gt;&lt;keyword&gt;Fibroblast Growth Factor 2&lt;/keyword&gt;&lt;keyword&gt;Forkhead Box Protein O1&lt;/keyword&gt;&lt;keyword&gt;Humans&lt;/keyword&gt;&lt;keyword&gt;MCF-7 Cells&lt;/keyword&gt;&lt;keyword&gt;Mitogen-Activated Protein Kinase Kinases&lt;/keyword&gt;&lt;keyword&gt;Neoplasm Invasiveness&lt;/keyword&gt;&lt;keyword&gt;Phosphatidylinositol 3-Kinases&lt;/keyword&gt;&lt;keyword&gt;Proto-Oncogene Proteins c-akt&lt;/keyword&gt;&lt;keyword&gt;Proto-Oncogene Proteins c-fyn&lt;/keyword&gt;&lt;keyword&gt;Signal Transduction&lt;/keyword&gt;&lt;keyword&gt;Transcription Factors&lt;/keyword&gt;&lt;keyword&gt;Up-Regulation&lt;/keyword&gt;&lt;/keywords&gt;&lt;urls&gt;&lt;related-urls&gt;&lt;url&gt;https://www.ncbi.nlm.nih.gov/pubmed/27349276&lt;/url&gt;&lt;/related-urls&gt;&lt;/urls&gt;&lt;isbn&gt;1791-2431&lt;/isbn&gt;&lt;titles&gt;&lt;title&gt;FYN promotes breast cancer progression through epithelial-mesenchymal transition&lt;/title&gt;&lt;secondary-title&gt;Oncol Rep&lt;/secondary-title&gt;&lt;/titles&gt;&lt;pages&gt;1000-6&lt;/pages&gt;&lt;number&gt;2&lt;/number&gt;&lt;contributors&gt;&lt;authors&gt;&lt;author&gt;Xie, Y. G.&lt;/author&gt;&lt;author&gt;Yu, Y.&lt;/author&gt;&lt;author&gt;Hou, L. K.&lt;/author&gt;&lt;author&gt;Wang, X.&lt;/author&gt;&lt;author&gt;Zhang, B.&lt;/author&gt;&lt;author&gt;Cao, X. C.&lt;/author&gt;&lt;/authors&gt;&lt;/contributors&gt;&lt;edition&gt;2016/06/22&lt;/edition&gt;&lt;language&gt;eng&lt;/language&gt;&lt;added-date format="utc"&gt;1600627163&lt;/added-date&gt;&lt;ref-type name="Journal Article"&gt;17&lt;/ref-type&gt;&lt;rec-number&gt;1013&lt;/rec-number&gt;&lt;last-updated-date format="utc"&gt;1600627163&lt;/last-updated-date&gt;&lt;accession-num&gt;27349276&lt;/accession-num&gt;&lt;electronic-resource-num&gt;10.3892/or.2016.4894&lt;/electronic-resource-num&gt;&lt;volume&gt;36&lt;/volume&gt;&lt;/record&gt;&lt;/Cite&gt;&lt;/EndNote&gt;</w:instrText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Y. G. Xie et al., 2016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431ECC" w:rsidRPr="009215EC" w14:paraId="175EEF28" w14:textId="77777777" w:rsidTr="00693CA5">
        <w:tc>
          <w:tcPr>
            <w:tcW w:w="1129" w:type="dxa"/>
            <w:vMerge/>
            <w:vAlign w:val="center"/>
          </w:tcPr>
          <w:p w14:paraId="094F223F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3BE192BE" w14:textId="50F13B5E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9215EC">
              <w:rPr>
                <w:rFonts w:ascii="Times New Roman" w:hAnsi="Times New Roman" w:cs="Times New Roman"/>
              </w:rPr>
              <w:t>Src</w:t>
            </w:r>
            <w:proofErr w:type="spellEnd"/>
            <w:r w:rsidRPr="009215EC">
              <w:rPr>
                <w:rFonts w:ascii="Times New Roman" w:hAnsi="Times New Roman" w:cs="Times New Roman"/>
              </w:rPr>
              <w:t xml:space="preserve"> </w:t>
            </w:r>
            <w:r w:rsidRPr="009215EC">
              <w:rPr>
                <w:rFonts w:ascii="Times New Roman" w:hAnsi="Times New Roman" w:cs="Times New Roman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 &lt;EndNote&gt;&lt;Cite&gt;&lt;Author&gt;Hisatsune&lt;/Author&gt;&lt;Year&gt;2004&lt;/Year&gt;&lt;IDText&gt;Regulation of TRPC6 channel activity by tyrosine phosphorylation&lt;/IDText&gt;&lt;DisplayText&gt;(Hisatsune et al., 2004)&lt;/DisplayText&gt;&lt;record&gt;&lt;dates&gt;&lt;pub-dates&gt;&lt;date&gt;Apr&lt;/date&gt;&lt;/pub-dates&gt;&lt;year&gt;2004&lt;/year&gt;&lt;/dates&gt;&lt;keywords&gt;&lt;keyword&gt;Animals&lt;/keyword&gt;&lt;keyword&gt;Brain&lt;/keyword&gt;&lt;keyword&gt;Calcium&lt;/keyword&gt;&lt;keyword&gt;Calcium Channels&lt;/keyword&gt;&lt;keyword&gt;Cell Line&lt;/keyword&gt;&lt;keyword&gt;ErbB Receptors&lt;/keyword&gt;&lt;keyword&gt;Mice&lt;/keyword&gt;&lt;keyword&gt;Microsomes&lt;/keyword&gt;&lt;keyword&gt;Phosphorylation&lt;/keyword&gt;&lt;keyword&gt;Proto-Oncogene Proteins&lt;/keyword&gt;&lt;keyword&gt;Proto-Oncogene Proteins c-fyn&lt;/keyword&gt;&lt;keyword&gt;Rats&lt;/keyword&gt;&lt;keyword&gt;TRPC Cation Channels&lt;/keyword&gt;&lt;keyword&gt;Transfection&lt;/keyword&gt;&lt;keyword&gt;Tyrosine&lt;/keyword&gt;&lt;keyword&gt;src-Family Kinases&lt;/keyword&gt;&lt;/keywords&gt;&lt;urls&gt;&lt;related-urls&gt;&lt;url&gt;https://www.ncbi.nlm.nih.gov/pubmed/14761972&lt;/url&gt;&lt;/related-urls&gt;&lt;/urls&gt;&lt;isbn&gt;0021-9258&lt;/isbn&gt;&lt;titles&gt;&lt;title&gt;Regulation of TRPC6 channel activity by tyrosine phosphorylation&lt;/title&gt;&lt;secondary-title&gt;J Biol Chem&lt;/secondary-title&gt;&lt;/titles&gt;&lt;pages&gt;18887-94&lt;/pages&gt;&lt;number&gt;18&lt;/number&gt;&lt;contributors&gt;&lt;authors&gt;&lt;author&gt;Hisatsune, C.&lt;/author&gt;&lt;author&gt;Kuroda, Y.&lt;/author&gt;&lt;author&gt;Nakamura, K.&lt;/author&gt;&lt;author&gt;Inoue, T.&lt;/author&gt;&lt;author&gt;Nakamura, T.&lt;/author&gt;&lt;author&gt;Michikawa, T.&lt;/author&gt;&lt;author&gt;Mizutani, A.&lt;/author&gt;&lt;author&gt;Mikoshiba, K.&lt;/author&gt;&lt;/authors&gt;&lt;/contributors&gt;&lt;edition&gt;2004/02/03&lt;/edition&gt;&lt;language&gt;eng&lt;/language&gt;&lt;added-date format="utc"&gt;1600777040&lt;/added-date&gt;&lt;ref-type name="Journal Article"&gt;17&lt;/ref-type&gt;&lt;rec-number&gt;1029&lt;/rec-number&gt;&lt;last-updated-date format="utc"&gt;1600777040&lt;/last-updated-date&gt;&lt;accession-num&gt;14761972&lt;/accession-num&gt;&lt;electronic-resource-num&gt;10.1074/jbc.M311274200&lt;/electronic-resource-num&gt;&lt;volume&gt;279&lt;/volume&gt;&lt;/record&gt;&lt;/Cite&gt;&lt;/EndNote&gt;</w:instrText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</w:rPr>
              <w:t>(Hisatsune et al., 2004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57C76447" w14:textId="56EDC1E0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Screening a spectrum of breast cancer cell lines with 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dasatinib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 highlighted preferential sensitivity to 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Src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 inhibition in basal-like breast cancers. 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Src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 also plays a role in resistance of HER2+ </w:t>
            </w:r>
            <w:r w:rsidRPr="009215EC">
              <w:rPr>
                <w:rFonts w:ascii="Times New Roman" w:hAnsi="Times New Roman" w:cs="Times New Roman"/>
                <w:lang w:val="en-GB"/>
              </w:rPr>
              <w:lastRenderedPageBreak/>
              <w:t>breast cancer to the HER2-targeted antibody trastuzumab</w:t>
            </w:r>
            <w:r w:rsidR="00D35DA4" w:rsidRPr="009215EC">
              <w:rPr>
                <w:rFonts w:ascii="Times New Roman" w:hAnsi="Times New Roman" w:cs="Times New Roman"/>
                <w:lang w:val="en-GB"/>
              </w:rPr>
              <w:t xml:space="preserve"> </w:t>
            </w:r>
            <w:r w:rsidRPr="009215EC">
              <w:rPr>
                <w:rFonts w:ascii="Times New Roman" w:hAnsi="Times New Roman" w:cs="Times New Roman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Mayer&lt;/Author&gt;&lt;Year&gt;2010&lt;/Year&gt;&lt;IDText&gt;Advances in targeting SRC in the treatment of breast cancer and other solid malignancies&lt;/IDText&gt;&lt;DisplayText&gt;(Mayer &amp;amp; Krop, 2010)&lt;/DisplayText&gt;&lt;record&gt;&lt;dates&gt;&lt;pub-dates&gt;&lt;date&gt;Jul&lt;/date&gt;&lt;/pub-dates&gt;&lt;year&gt;2010&lt;/year&gt;&lt;/dates&gt;&lt;keywords&gt;&lt;keyword&gt;Antineoplastic Combined Chemotherapy Protocols&lt;/keyword&gt;&lt;keyword&gt;Breast Neoplasms&lt;/keyword&gt;&lt;keyword&gt;Female&lt;/keyword&gt;&lt;keyword&gt;Humans&lt;/keyword&gt;&lt;keyword&gt;Male&lt;/keyword&gt;&lt;keyword&gt;Neovascularization, Pathologic&lt;/keyword&gt;&lt;keyword&gt;Prostatic Neoplasms&lt;/keyword&gt;&lt;keyword&gt;Protein Kinase Inhibitors&lt;/keyword&gt;&lt;keyword&gt;src-Family Kinases&lt;/keyword&gt;&lt;/keywords&gt;&lt;urls&gt;&lt;related-urls&gt;&lt;url&gt;https://www.ncbi.nlm.nih.gov/pubmed/20634194&lt;/url&gt;&lt;/related-urls&gt;&lt;/urls&gt;&lt;isbn&gt;1078-0432&lt;/isbn&gt;&lt;titles&gt;&lt;title&gt;Advances in targeting SRC in the treatment of breast cancer and other solid malignancies&lt;/title&gt;&lt;secondary-title&gt;Clin Cancer Res&lt;/secondary-title&gt;&lt;/titles&gt;&lt;pages&gt;3526-32&lt;/pages&gt;&lt;number&gt;14&lt;/number&gt;&lt;contributors&gt;&lt;authors&gt;&lt;author&gt;Mayer, E. L.&lt;/author&gt;&lt;author&gt;Krop, I. E.&lt;/author&gt;&lt;/authors&gt;&lt;/contributors&gt;&lt;language&gt;eng&lt;/language&gt;&lt;added-date format="utc"&gt;1600777311&lt;/added-date&gt;&lt;ref-type name="Journal Article"&gt;17&lt;/ref-type&gt;&lt;rec-number&gt;1034&lt;/rec-number&gt;&lt;last-updated-date format="utc"&gt;1600777311&lt;/last-updated-date&gt;&lt;accession-num&gt;20634194&lt;/accession-num&gt;&lt;electronic-resource-num&gt;10.1158/1078-0432.CCR-09-1834&lt;/electronic-resource-num&gt;&lt;volume&gt;16&lt;/volume&gt;&lt;/record&gt;&lt;/Cite&gt;&lt;/EndNote&gt;</w:instrText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Mayer &amp; Krop, 2010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431ECC" w:rsidRPr="009215EC" w14:paraId="43E1197D" w14:textId="77777777" w:rsidTr="00693CA5">
        <w:tc>
          <w:tcPr>
            <w:tcW w:w="1129" w:type="dxa"/>
            <w:vMerge/>
            <w:vAlign w:val="center"/>
          </w:tcPr>
          <w:p w14:paraId="30099292" w14:textId="0624AB0F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7A48B7FD" w14:textId="1C60DFD6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9215EC">
              <w:rPr>
                <w:rFonts w:ascii="Times New Roman" w:hAnsi="Times New Roman" w:cs="Times New Roman"/>
              </w:rPr>
              <w:t>MxA</w:t>
            </w:r>
            <w:proofErr w:type="spellEnd"/>
            <w:r w:rsidRPr="009215EC">
              <w:rPr>
                <w:rFonts w:ascii="Times New Roman" w:hAnsi="Times New Roman" w:cs="Times New Roman"/>
              </w:rPr>
              <w:t xml:space="preserve"> </w:t>
            </w:r>
            <w:r w:rsidRPr="009215EC">
              <w:rPr>
                <w:rFonts w:ascii="Times New Roman" w:hAnsi="Times New Roman" w:cs="Times New Roman"/>
              </w:rPr>
              <w:fldChar w:fldCharType="begin">
                <w:fldData xml:space="preserve">PEVuZE5vdGU+PENpdGU+PEF1dGhvcj5MdXNzaWVyPC9BdXRob3I+PFllYXI+MjAwNTwvWWVhcj48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</w:fldData>
              </w:fldChar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</w:rPr>
              <w:fldChar w:fldCharType="begin">
                <w:fldData xml:space="preserve">PEVuZE5vdGU+PENpdGU+PEF1dGhvcj5MdXNzaWVyPC9BdXRob3I+PFllYXI+MjAwNTwvWWVhcj48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</w:fldData>
              </w:fldChar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</w:rPr>
            </w:r>
            <w:r w:rsidR="000B7FC6" w:rsidRPr="009215EC">
              <w:rPr>
                <w:rFonts w:ascii="Times New Roman" w:hAnsi="Times New Roman" w:cs="Times New Roman"/>
              </w:rPr>
              <w:fldChar w:fldCharType="end"/>
            </w:r>
            <w:r w:rsidRPr="009215EC">
              <w:rPr>
                <w:rFonts w:ascii="Times New Roman" w:hAnsi="Times New Roman" w:cs="Times New Roman"/>
              </w:rPr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</w:rPr>
              <w:t>(Lussier et al., 2005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52C753A7" w14:textId="5398A9EF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MxA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 expression was higher in TNBC 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tumors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 than in other subtypes. High 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MxA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 levels </w:t>
            </w:r>
            <w:r w:rsidR="000C4F22" w:rsidRPr="009215EC">
              <w:rPr>
                <w:rFonts w:ascii="Times New Roman" w:hAnsi="Times New Roman" w:cs="Times New Roman"/>
                <w:lang w:val="en-GB"/>
              </w:rPr>
              <w:t xml:space="preserve">are </w:t>
            </w:r>
            <w:r w:rsidRPr="009215EC">
              <w:rPr>
                <w:rFonts w:ascii="Times New Roman" w:hAnsi="Times New Roman" w:cs="Times New Roman"/>
                <w:lang w:val="en-GB"/>
              </w:rPr>
              <w:t xml:space="preserve">associated with a higher histologic grade and abundant 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tumor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 infiltrating lymphocytes </w:t>
            </w:r>
            <w:r w:rsidRPr="009215EC">
              <w:rPr>
                <w:rFonts w:ascii="Times New Roman" w:hAnsi="Times New Roman" w:cs="Times New Roman"/>
              </w:rPr>
              <w:fldChar w:fldCharType="begin">
                <w:fldData xml:space="preserve">PEVuZE5vdGU+PENpdGU+PEF1dGhvcj5LaW08L0F1dGhvcj48WWVhcj4yMDE2PC9ZZWFyPjxJRFRl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=
</w:fldData>
              </w:fldChar>
            </w:r>
            <w:r w:rsidR="000B7FC6" w:rsidRPr="009215EC">
              <w:rPr>
                <w:rFonts w:ascii="Times New Roman" w:hAnsi="Times New Roman" w:cs="Times New Roman"/>
                <w:lang w:val="en-US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</w:rPr>
              <w:fldChar w:fldCharType="begin">
                <w:fldData xml:space="preserve">PEVuZE5vdGU+PENpdGU+PEF1dGhvcj5LaW08L0F1dGhvcj48WWVhcj4yMDE2PC9ZZWFyPjxJRFRl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=
</w:fldData>
              </w:fldChar>
            </w:r>
            <w:r w:rsidR="000B7FC6" w:rsidRPr="009215EC">
              <w:rPr>
                <w:rFonts w:ascii="Times New Roman" w:hAnsi="Times New Roman" w:cs="Times New Roman"/>
                <w:lang w:val="en-US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</w:rPr>
            </w:r>
            <w:r w:rsidR="000B7FC6" w:rsidRPr="009215EC">
              <w:rPr>
                <w:rFonts w:ascii="Times New Roman" w:hAnsi="Times New Roman" w:cs="Times New Roman"/>
              </w:rPr>
              <w:fldChar w:fldCharType="end"/>
            </w:r>
            <w:r w:rsidRPr="009215EC">
              <w:rPr>
                <w:rFonts w:ascii="Times New Roman" w:hAnsi="Times New Roman" w:cs="Times New Roman"/>
              </w:rPr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Y. A. Kim et al., 2016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431ECC" w:rsidRPr="009215EC" w14:paraId="2D1AA664" w14:textId="77777777" w:rsidTr="00693CA5">
        <w:tc>
          <w:tcPr>
            <w:tcW w:w="1129" w:type="dxa"/>
            <w:vMerge/>
            <w:vAlign w:val="center"/>
          </w:tcPr>
          <w:p w14:paraId="2D9BB8DD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4A0FB1B4" w14:textId="25862EF5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</w:rPr>
              <w:t xml:space="preserve">Drebrin1 </w:t>
            </w:r>
            <w:r w:rsidRPr="009215EC">
              <w:rPr>
                <w:rFonts w:ascii="Times New Roman" w:hAnsi="Times New Roman" w:cs="Times New Roman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 &lt;EndNote&gt;&lt;Cite&gt;&lt;Author&gt;Goel&lt;/Author&gt;&lt;Year&gt;2005&lt;/Year&gt;&lt;IDText&gt;Proteomic analysis of TRPC5- and TRPC6-binding partners reveals interaction with the plasmalemmal Na(+)/K(+)-ATPase&lt;/IDText&gt;&lt;DisplayText&gt;(Goel et al., 2005)&lt;/DisplayText&gt;&lt;record&gt;&lt;dates&gt;&lt;pub-dates&gt;&lt;date&gt;Oct&lt;/date&gt;&lt;/pub-dates&gt;&lt;year&gt;2005&lt;/year&gt;&lt;/dates&gt;&lt;keywords&gt;&lt;keyword&gt;Animals&lt;/keyword&gt;&lt;keyword&gt;Baculoviridae&lt;/keyword&gt;&lt;keyword&gt;Brain&lt;/keyword&gt;&lt;keyword&gt;Cell Line&lt;/keyword&gt;&lt;keyword&gt;Cell Membrane&lt;/keyword&gt;&lt;keyword&gt;Cytoskeletal Proteins&lt;/keyword&gt;&lt;keyword&gt;Humans&lt;/keyword&gt;&lt;keyword&gt;Immunoprecipitation&lt;/keyword&gt;&lt;keyword&gt;Kidney&lt;/keyword&gt;&lt;keyword&gt;Mass Spectrometry&lt;/keyword&gt;&lt;keyword&gt;Proteomics&lt;/keyword&gt;&lt;keyword&gt;Rats&lt;/keyword&gt;&lt;keyword&gt;Signal Transduction&lt;/keyword&gt;&lt;keyword&gt;Sodium-Potassium-Exchanging ATPase&lt;/keyword&gt;&lt;keyword&gt;Spodoptera&lt;/keyword&gt;&lt;keyword&gt;TRPC Cation Channels&lt;/keyword&gt;&lt;keyword&gt;TRPC6 Cation Channel&lt;/keyword&gt;&lt;/keywords&gt;&lt;urls&gt;&lt;related-urls&gt;&lt;url&gt;https://www.ncbi.nlm.nih.gov/pubmed/16025302&lt;/url&gt;&lt;/related-urls&gt;&lt;/urls&gt;&lt;isbn&gt;0031-6768&lt;/isbn&gt;&lt;titles&gt;&lt;title&gt;Proteomic analysis of TRPC5- and TRPC6-binding partners reveals interaction with the plasmalemmal Na(+)/K(+)-ATPase&lt;/title&gt;&lt;secondary-title&gt;Pflugers Arch&lt;/secondary-title&gt;&lt;/titles&gt;&lt;pages&gt;87-98&lt;/pages&gt;&lt;number&gt;1&lt;/number&gt;&lt;contributors&gt;&lt;authors&gt;&lt;author&gt;Goel, M.&lt;/author&gt;&lt;author&gt;Sinkins, W.&lt;/author&gt;&lt;author&gt;Keightley, A.&lt;/author&gt;&lt;author&gt;Kinter, M.&lt;/author&gt;&lt;author&gt;Schilling, W. P.&lt;/author&gt;&lt;/authors&gt;&lt;/contributors&gt;&lt;edition&gt;2005/07/16&lt;/edition&gt;&lt;language&gt;eng&lt;/language&gt;&lt;added-date format="utc"&gt;1600777140&lt;/added-date&gt;&lt;ref-type name="Journal Article"&gt;17&lt;/ref-type&gt;&lt;rec-number&gt;1032&lt;/rec-number&gt;&lt;last-updated-date format="utc"&gt;1600777140&lt;/last-updated-date&gt;&lt;accession-num&gt;16025302&lt;/accession-num&gt;&lt;electronic-resource-num&gt;10.1007/s00424-005-1454-y&lt;/electronic-resource-num&gt;&lt;volume&gt;451&lt;/volume&gt;&lt;/record&gt;&lt;/Cite&gt;&lt;/EndNote&gt;</w:instrText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</w:rPr>
              <w:t>(Goel et al., 2005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572121CD" w14:textId="7AA3350E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DBN1 is an independent prognostic marker in luminal breast cancer due to its association with the response to endocrine therapy </w:t>
            </w:r>
            <w:r w:rsidRPr="009215EC">
              <w:rPr>
                <w:rFonts w:ascii="Times New Roman" w:hAnsi="Times New Roman" w:cs="Times New Roman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Alfarsi&lt;/Author&gt;&lt;Year&gt;2020&lt;/Year&gt;&lt;IDText&gt;Integrated Analysis of Key Differentially Expressed Genes Identifies DBN1 as a Predictive Marker of Response to Endocrine Therapy in Luminal Breast Cancer&lt;/IDText&gt;&lt;DisplayText&gt;(Alfarsi et al., 2020)&lt;/DisplayText&gt;&lt;record&gt;&lt;dates&gt;&lt;pub-dates&gt;&lt;date&gt;Jun&lt;/date&gt;&lt;/pub-dates&gt;&lt;year&gt;2020&lt;/year&gt;&lt;/dates&gt;&lt;keywords&gt;&lt;keyword&gt;DBN1&lt;/keyword&gt;&lt;keyword&gt;breast cancer&lt;/keyword&gt;&lt;keyword&gt;endocrine resistance&lt;/keyword&gt;&lt;keyword&gt;oestrogen receptor&lt;/keyword&gt;&lt;keyword&gt;predictive biomarker&lt;/keyword&gt;&lt;/keywords&gt;&lt;urls&gt;&lt;related-urls&gt;&lt;url&gt;https://www.ncbi.nlm.nih.gov/pubmed/32545448&lt;/url&gt;&lt;/related-urls&gt;&lt;/urls&gt;&lt;isbn&gt;2072-6694&lt;/isbn&gt;&lt;custom2&gt;PMC7352383&lt;/custom2&gt;&lt;titles&gt;&lt;title&gt;Integrated Analysis of Key Differentially Expressed Genes Identifies DBN1 as a Predictive Marker of Response to Endocrine Therapy in Luminal Breast Cancer&lt;/title&gt;&lt;secondary-title&gt;Cancers (Basel)&lt;/secondary-title&gt;&lt;/titles&gt;&lt;number&gt;6&lt;/number&gt;&lt;contributors&gt;&lt;authors&gt;&lt;author&gt;Alfarsi, L. H.&lt;/author&gt;&lt;author&gt;El Ansari, R.&lt;/author&gt;&lt;author&gt;Masisi, B. K.&lt;/author&gt;&lt;author&gt;Parks, R.&lt;/author&gt;&lt;author&gt;Mohammed, O. J.&lt;/author&gt;&lt;author&gt;Ellis, I. O.&lt;/author&gt;&lt;author&gt;Rakha, E. A.&lt;/author&gt;&lt;author&gt;Green, A. R.&lt;/author&gt;&lt;/authors&gt;&lt;/contributors&gt;&lt;edition&gt;2020/06/12&lt;/edition&gt;&lt;language&gt;eng&lt;/language&gt;&lt;added-date format="utc"&gt;1600625751&lt;/added-date&gt;&lt;ref-type name="Journal Article"&gt;17&lt;/ref-type&gt;&lt;rec-number&gt;997&lt;/rec-number&gt;&lt;last-updated-date format="utc"&gt;1600625751&lt;/last-updated-date&gt;&lt;accession-num&gt;32545448&lt;/accession-num&gt;&lt;electronic-resource-num&gt;10.3390/cancers12061549&lt;/electronic-resource-num&gt;&lt;volume&gt;12&lt;/volume&gt;&lt;/record&gt;&lt;/Cite&gt;&lt;/EndNote&gt;</w:instrText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Alfarsi et al., 2020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  <w:t>.</w:t>
            </w:r>
          </w:p>
        </w:tc>
      </w:tr>
      <w:tr w:rsidR="00431ECC" w:rsidRPr="009215EC" w14:paraId="2E327C88" w14:textId="77777777" w:rsidTr="00693CA5">
        <w:tc>
          <w:tcPr>
            <w:tcW w:w="1129" w:type="dxa"/>
            <w:vMerge w:val="restart"/>
            <w:vAlign w:val="center"/>
          </w:tcPr>
          <w:p w14:paraId="726E19E6" w14:textId="0761318B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</w:rPr>
            </w:pPr>
            <w:bookmarkStart w:id="0" w:name="_Hlk52458371"/>
            <w:r w:rsidRPr="009215EC">
              <w:rPr>
                <w:rFonts w:ascii="Times New Roman" w:hAnsi="Times New Roman" w:cs="Times New Roman"/>
              </w:rPr>
              <w:t>TRPM4</w:t>
            </w:r>
          </w:p>
        </w:tc>
        <w:tc>
          <w:tcPr>
            <w:tcW w:w="3828" w:type="dxa"/>
            <w:vAlign w:val="center"/>
          </w:tcPr>
          <w:p w14:paraId="2BC4336C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</w:rPr>
              <w:t>KCTD5</w:t>
            </w:r>
          </w:p>
          <w:p w14:paraId="04E48904" w14:textId="1F1497BE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 &lt;EndNote&gt;&lt;Cite&gt;&lt;Author&gt;Rivas&lt;/Author&gt;&lt;Year&gt;2020&lt;/Year&gt;&lt;IDText&gt;KCTD5, a novel TRPM4-regulatory protein required for cell migration as a new predictor for breast cancer prognosis&lt;/IDText&gt;&lt;DisplayText&gt;(Rivas et al., 2020a)&lt;/DisplayText&gt;&lt;record&gt;&lt;dates&gt;&lt;pub-dates&gt;&lt;date&gt;Apr&lt;/date&gt;&lt;/pub-dates&gt;&lt;year&gt;2020&lt;/year&gt;&lt;/dates&gt;&lt;keywords&gt;&lt;keyword&gt;KCTD proteins&lt;/keyword&gt;&lt;keyword&gt;TRP channels&lt;/keyword&gt;&lt;keyword&gt;cell migration&lt;/keyword&gt;&lt;/keywords&gt;&lt;urls&gt;&lt;related-urls&gt;&lt;url&gt;https://www.ncbi.nlm.nih.gov/pubmed/32301552&lt;/url&gt;&lt;/related-urls&gt;&lt;/urls&gt;&lt;isbn&gt;1530-6860&lt;/isbn&gt;&lt;titles&gt;&lt;title&gt;KCTD5, a novel TRPM4-regulatory protein required for cell migration as a new predictor for breast cancer prognosis&lt;/title&gt;&lt;secondary-title&gt;FASEB J&lt;/secondary-title&gt;&lt;/titles&gt;&lt;contributors&gt;&lt;authors&gt;&lt;author&gt;Rivas, J.&lt;/author&gt;&lt;author&gt;Díaz, N.&lt;/author&gt;&lt;author&gt;Silva, I.&lt;/author&gt;&lt;author&gt;Morales, D.&lt;/author&gt;&lt;author&gt;Lavanderos, B.&lt;/author&gt;&lt;author&gt;Álvarez, A.&lt;/author&gt;&lt;author&gt;Saldías, M. P.&lt;/author&gt;&lt;author&gt;Pulgar, E.&lt;/author&gt;&lt;author&gt;Cruz, P.&lt;/author&gt;&lt;author&gt;Maureira, D.&lt;/author&gt;&lt;author&gt;Flores, G.&lt;/author&gt;&lt;author&gt;Colombo, A.&lt;/author&gt;&lt;author&gt;Blanco, C.&lt;/author&gt;&lt;author&gt;Contreras, H. R.&lt;/author&gt;&lt;author&gt;Jaña, F.&lt;/author&gt;&lt;author&gt;Gallegos, I.&lt;/author&gt;&lt;author&gt;Concha, M. L.&lt;/author&gt;&lt;author&gt;Vergara-Jaque, A.&lt;/author&gt;&lt;author&gt;Poblete, H.&lt;/author&gt;&lt;author&gt;González, W.&lt;/author&gt;&lt;author&gt;Varela, D.&lt;/author&gt;&lt;author&gt;Trimmer, J. S.&lt;/author&gt;&lt;author&gt;Cáceres, M.&lt;/author&gt;&lt;author&gt;Cerda, O.&lt;/author&gt;&lt;/authors&gt;&lt;/contributors&gt;&lt;edition&gt;2020/04/17&lt;/edition&gt;&lt;language&gt;eng&lt;/language&gt;&lt;added-date format="utc"&gt;1587221140&lt;/added-date&gt;&lt;ref-type name="Journal Article"&gt;17&lt;/ref-type&gt;&lt;rec-number&gt;548&lt;/rec-number&gt;&lt;last-updated-date format="utc"&gt;1587221140&lt;/last-updated-date&gt;&lt;accession-num&gt;32301552&lt;/accession-num&gt;&lt;electronic-resource-num&gt;10.1096/fj.201901195RRR&lt;/electronic-resource-num&gt;&lt;/record&gt;&lt;/Cite&gt;&lt;/EndNote&gt;</w:instrText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</w:rPr>
              <w:t>(Rivas et al., 2020a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4E6906B0" w14:textId="6110AC7B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eastAsia="Times New Roman" w:hAnsi="Times New Roman" w:cs="Times New Roman"/>
                <w:lang w:val="en-GB"/>
              </w:rPr>
              <w:t xml:space="preserve">KCTD5 mRNA is significantly upregulated in breast cancer </w:t>
            </w:r>
            <w:proofErr w:type="spellStart"/>
            <w:r w:rsidRPr="009215EC">
              <w:rPr>
                <w:rFonts w:ascii="Times New Roman" w:eastAsia="Times New Roman" w:hAnsi="Times New Roman" w:cs="Times New Roman"/>
                <w:lang w:val="en-GB"/>
              </w:rPr>
              <w:t>tumors</w:t>
            </w:r>
            <w:proofErr w:type="spellEnd"/>
            <w:r w:rsidRPr="009215EC">
              <w:rPr>
                <w:rFonts w:ascii="Times New Roman" w:eastAsia="Times New Roman" w:hAnsi="Times New Roman" w:cs="Times New Roman"/>
                <w:lang w:val="en-GB"/>
              </w:rPr>
              <w:t xml:space="preserve"> compared to normal tissue samples </w:t>
            </w:r>
            <w:r w:rsidRPr="009215EC">
              <w:rPr>
                <w:rFonts w:ascii="Times New Roman" w:eastAsia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eastAsia="Times New Roman" w:hAnsi="Times New Roman" w:cs="Times New Roman"/>
                <w:lang w:val="en-GB"/>
              </w:rPr>
              <w:instrText xml:space="preserve"> ADDIN EN.CITE &lt;EndNote&gt;&lt;Cite&gt;&lt;Author&gt;Rivas&lt;/Author&gt;&lt;Year&gt;2020&lt;/Year&gt;&lt;IDText&gt;KCTD5, a novel TRPM4-regulatory protein required for cell migration as a new predictor for breast cancer prognosis&lt;/IDText&gt;&lt;DisplayText&gt;(Rivas et al., 2020b)&lt;/DisplayText&gt;&lt;record&gt;&lt;dates&gt;&lt;pub-dates&gt;&lt;date&gt;Jun&lt;/date&gt;&lt;/pub-dates&gt;&lt;year&gt;2020&lt;/year&gt;&lt;/dates&gt;&lt;keywords&gt;&lt;keyword&gt;KCTD proteins&lt;/keyword&gt;&lt;keyword&gt;TRP channels&lt;/keyword&gt;&lt;keyword&gt;cell migration&lt;/keyword&gt;&lt;/keywords&gt;&lt;urls&gt;&lt;related-urls&gt;&lt;url&gt;https://www.ncbi.nlm.nih.gov/pubmed/32301552&lt;/url&gt;&lt;/related-urls&gt;&lt;/urls&gt;&lt;isbn&gt;1530-6860&lt;/isbn&gt;&lt;titles&gt;&lt;title&gt;KCTD5, a novel TRPM4-regulatory protein required for cell migration as a new predictor for breast cancer prognosis&lt;/title&gt;&lt;secondary-title&gt;FASEB J&lt;/secondary-title&gt;&lt;/titles&gt;&lt;pages&gt;7847-7865&lt;/pages&gt;&lt;number&gt;6&lt;/number&gt;&lt;contributors&gt;&lt;authors&gt;&lt;author&gt;Rivas, J.&lt;/author&gt;&lt;author&gt;Díaz, N.&lt;/author&gt;&lt;author&gt;Silva, I.&lt;/author&gt;&lt;author&gt;Morales, D.&lt;/author&gt;&lt;author&gt;Lavanderos, B.&lt;/author&gt;&lt;author&gt;Álvarez, A.&lt;/author&gt;&lt;author&gt;Saldías, M. P.&lt;/author&gt;&lt;author&gt;Pulgar, E.&lt;/author&gt;&lt;author&gt;Cruz, P.&lt;/author&gt;&lt;author&gt;Maureira, D.&lt;/author&gt;&lt;author&gt;Flores, G.&lt;/author&gt;&lt;author&gt;Colombo, A.&lt;/author&gt;&lt;author&gt;Blanco, C.&lt;/author&gt;&lt;author&gt;Contreras, H. R.&lt;/author&gt;&lt;author&gt;Jaña, F.&lt;/author&gt;&lt;author&gt;Gallegos, I.&lt;/author&gt;&lt;author&gt;Concha, M. L.&lt;/author&gt;&lt;author&gt;Vergara-Jaque, A.&lt;/author&gt;&lt;author&gt;Poblete, H.&lt;/author&gt;&lt;author&gt;González, W.&lt;/author&gt;&lt;author&gt;Varela, D.&lt;/author&gt;&lt;author&gt;Trimmer, J. S.&lt;/author&gt;&lt;author&gt;Cáceres, M.&lt;/author&gt;&lt;author&gt;Cerda, O.&lt;/author&gt;&lt;/authors&gt;&lt;/contributors&gt;&lt;edition&gt;2020/04/17&lt;/edition&gt;&lt;language&gt;eng&lt;/language&gt;&lt;added-date format="utc"&gt;1600826659&lt;/added-date&gt;&lt;ref-type name="Journal Article"&gt;17&lt;/ref-type&gt;&lt;rec-number&gt;1106&lt;/rec-number&gt;&lt;last-updated-date format="utc"&gt;1600826659&lt;/last-updated-date&gt;&lt;accession-num&gt;32301552&lt;/accession-num&gt;&lt;electronic-resource-num&gt;10.1096/fj.201901195RRR&lt;/electronic-resource-num&gt;&lt;volume&gt;34&lt;/volume&gt;&lt;/record&gt;&lt;/Cite&gt;&lt;/EndNote&gt;</w:instrText>
            </w:r>
            <w:r w:rsidRPr="009215EC">
              <w:rPr>
                <w:rFonts w:ascii="Times New Roman" w:eastAsia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eastAsia="Times New Roman" w:hAnsi="Times New Roman" w:cs="Times New Roman"/>
                <w:noProof/>
                <w:lang w:val="en-GB"/>
              </w:rPr>
              <w:t>(Rivas et al., 2020b)</w:t>
            </w:r>
            <w:r w:rsidRPr="009215EC">
              <w:rPr>
                <w:rFonts w:ascii="Times New Roman" w:eastAsia="Times New Roman" w:hAnsi="Times New Roman" w:cs="Times New Roman"/>
                <w:lang w:val="en-GB"/>
              </w:rPr>
              <w:fldChar w:fldCharType="end"/>
            </w:r>
          </w:p>
        </w:tc>
      </w:tr>
      <w:bookmarkEnd w:id="0"/>
      <w:tr w:rsidR="00431ECC" w:rsidRPr="009215EC" w14:paraId="4FA52273" w14:textId="77777777" w:rsidTr="00693CA5">
        <w:tc>
          <w:tcPr>
            <w:tcW w:w="1129" w:type="dxa"/>
            <w:vMerge/>
            <w:vAlign w:val="center"/>
          </w:tcPr>
          <w:p w14:paraId="61E04B24" w14:textId="533BD24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7283C4A9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9215EC">
              <w:rPr>
                <w:rFonts w:ascii="Times New Roman" w:hAnsi="Times New Roman" w:cs="Times New Roman"/>
              </w:rPr>
              <w:t>Calmodulin</w:t>
            </w:r>
            <w:proofErr w:type="spellEnd"/>
            <w:r w:rsidRPr="009215EC">
              <w:rPr>
                <w:rFonts w:ascii="Times New Roman" w:hAnsi="Times New Roman" w:cs="Times New Roman"/>
              </w:rPr>
              <w:t xml:space="preserve"> (</w:t>
            </w:r>
            <w:proofErr w:type="spellStart"/>
            <w:r w:rsidRPr="009215EC">
              <w:rPr>
                <w:rFonts w:ascii="Times New Roman" w:hAnsi="Times New Roman" w:cs="Times New Roman"/>
              </w:rPr>
              <w:t>CaM</w:t>
            </w:r>
            <w:proofErr w:type="spellEnd"/>
            <w:r w:rsidRPr="009215EC">
              <w:rPr>
                <w:rFonts w:ascii="Times New Roman" w:hAnsi="Times New Roman" w:cs="Times New Roman"/>
              </w:rPr>
              <w:t>)</w:t>
            </w:r>
          </w:p>
          <w:p w14:paraId="74AF86D5" w14:textId="4526B73F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 &lt;EndNote&gt;&lt;Cite&gt;&lt;Author&gt;Nilius&lt;/Author&gt;&lt;Year&gt;2005&lt;/Year&gt;&lt;IDText&gt;Regulation of the Ca2+ sensitivity of the nonselective cation channel TRPM4&lt;/IDText&gt;&lt;DisplayText&gt;(Nilius et al., 2005)&lt;/DisplayText&gt;&lt;record&gt;&lt;dates&gt;&lt;pub-dates&gt;&lt;date&gt;Feb&lt;/date&gt;&lt;/pub-dates&gt;&lt;year&gt;2005&lt;/year&gt;&lt;/dates&gt;&lt;keywords&gt;&lt;keyword&gt;Adenosine Triphosphate&lt;/keyword&gt;&lt;keyword&gt;Binding Sites&lt;/keyword&gt;&lt;keyword&gt;Calcium&lt;/keyword&gt;&lt;keyword&gt;Calcium Channels&lt;/keyword&gt;&lt;keyword&gt;Calmodulin&lt;/keyword&gt;&lt;keyword&gt;Cation Transport Proteins&lt;/keyword&gt;&lt;keyword&gt;Cell Line&lt;/keyword&gt;&lt;keyword&gt;Electrophysiology&lt;/keyword&gt;&lt;keyword&gt;Humans&lt;/keyword&gt;&lt;keyword&gt;Mutation&lt;/keyword&gt;&lt;keyword&gt;Phosphorylation&lt;/keyword&gt;&lt;keyword&gt;Protein Kinase C&lt;/keyword&gt;&lt;keyword&gt;TRPM Cation Channels&lt;/keyword&gt;&lt;/keywords&gt;&lt;urls&gt;&lt;related-urls&gt;&lt;url&gt;https://www.ncbi.nlm.nih.gov/pubmed/15590641&lt;/url&gt;&lt;/related-urls&gt;&lt;/urls&gt;&lt;isbn&gt;0021-9258&lt;/isbn&gt;&lt;titles&gt;&lt;title&gt;Regulation of the Ca2+ sensitivity of the nonselective cation channel TRPM4&lt;/title&gt;&lt;secondary-title&gt;J Biol Chem&lt;/secondary-title&gt;&lt;/titles&gt;&lt;pages&gt;6423-33&lt;/pages&gt;&lt;number&gt;8&lt;/number&gt;&lt;contributors&gt;&lt;authors&gt;&lt;author&gt;Nilius, B.&lt;/author&gt;&lt;author&gt;Prenen, J.&lt;/author&gt;&lt;author&gt;Tang, J.&lt;/author&gt;&lt;author&gt;Wang, C.&lt;/author&gt;&lt;author&gt;Owsianik, G.&lt;/author&gt;&lt;author&gt;Janssens, A.&lt;/author&gt;&lt;author&gt;Voets, T.&lt;/author&gt;&lt;author&gt;Zhu, M. X.&lt;/author&gt;&lt;/authors&gt;&lt;/contributors&gt;&lt;edition&gt;2004/12/07&lt;/edition&gt;&lt;language&gt;eng&lt;/language&gt;&lt;added-date format="utc"&gt;1600615467&lt;/added-date&gt;&lt;ref-type name="Journal Article"&gt;17&lt;/ref-type&gt;&lt;rec-number&gt;943&lt;/rec-number&gt;&lt;last-updated-date format="utc"&gt;1600615467&lt;/last-updated-date&gt;&lt;accession-num&gt;15590641&lt;/accession-num&gt;&lt;electronic-resource-num&gt;10.1074/jbc.M411089200&lt;/electronic-resource-num&gt;&lt;volume&gt;280&lt;/volume&gt;&lt;/record&gt;&lt;/Cite&gt;&lt;/EndNote&gt;</w:instrText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</w:rPr>
              <w:t>(Nilius et al., 2005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0CD482A8" w14:textId="196E5AF3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>Modulates the NFAT and AKT pathway promoting survival, proliferation and migration in several breast cancer cell lines in a Ca</w:t>
            </w:r>
            <w:r w:rsidRPr="009215EC">
              <w:rPr>
                <w:rFonts w:ascii="Times New Roman" w:hAnsi="Times New Roman" w:cs="Times New Roman"/>
                <w:vertAlign w:val="superscript"/>
                <w:lang w:val="en-GB"/>
              </w:rPr>
              <w:t>2+</w:t>
            </w:r>
            <w:r w:rsidRPr="009215EC">
              <w:rPr>
                <w:rFonts w:ascii="Times New Roman" w:hAnsi="Times New Roman" w:cs="Times New Roman"/>
                <w:lang w:val="en-GB"/>
              </w:rPr>
              <w:t xml:space="preserve">-dependent manner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Db3RpY2NoaWE8L0F1dGhvcj48WWVhcj4yMDA5PC9ZZWFy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Db3RpY2NoaWE8L0F1dGhvcj48WWVhcj4yMDA5PC9ZZWFy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Coticchia, Revankar, Deb, Dickson, &amp; Johnson, 2009; Deb, Coticchia, &amp; Dickson, 2004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431ECC" w:rsidRPr="009215EC" w14:paraId="13A26DF2" w14:textId="77777777" w:rsidTr="00693CA5">
        <w:tc>
          <w:tcPr>
            <w:tcW w:w="1129" w:type="dxa"/>
            <w:vMerge/>
            <w:vAlign w:val="center"/>
          </w:tcPr>
          <w:p w14:paraId="0D277131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13FC337E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9215EC">
              <w:rPr>
                <w:rFonts w:ascii="Times New Roman" w:hAnsi="Times New Roman" w:cs="Times New Roman"/>
                <w:lang w:val="en-US"/>
              </w:rPr>
              <w:t>SUR1</w:t>
            </w:r>
          </w:p>
          <w:p w14:paraId="3D2E2F5B" w14:textId="6BA2426D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</w:rPr>
              <w:fldChar w:fldCharType="begin">
                <w:fldData xml:space="preserve">PEVuZE5vdGU+PENpdGU+PEF1dGhvcj5Xb288L0F1dGhvcj48WWVhcj4yMDEzPC9ZZWFyPjxJRFRl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</w:fldData>
              </w:fldChar>
            </w:r>
            <w:r w:rsidR="000B7FC6" w:rsidRPr="009215EC">
              <w:rPr>
                <w:rFonts w:ascii="Times New Roman" w:hAnsi="Times New Roman" w:cs="Times New Roman"/>
                <w:lang w:val="en-US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</w:rPr>
              <w:fldChar w:fldCharType="begin">
                <w:fldData xml:space="preserve">PEVuZE5vdGU+PENpdGU+PEF1dGhvcj5Xb288L0F1dGhvcj48WWVhcj4yMDEzPC9ZZWFyPjxJRFRl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</w:fldData>
              </w:fldChar>
            </w:r>
            <w:r w:rsidR="000B7FC6" w:rsidRPr="009215EC">
              <w:rPr>
                <w:rFonts w:ascii="Times New Roman" w:hAnsi="Times New Roman" w:cs="Times New Roman"/>
                <w:lang w:val="en-US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</w:rPr>
            </w:r>
            <w:r w:rsidR="000B7FC6" w:rsidRPr="009215EC">
              <w:rPr>
                <w:rFonts w:ascii="Times New Roman" w:hAnsi="Times New Roman" w:cs="Times New Roman"/>
              </w:rPr>
              <w:fldChar w:fldCharType="end"/>
            </w:r>
            <w:r w:rsidRPr="009215EC">
              <w:rPr>
                <w:rFonts w:ascii="Times New Roman" w:hAnsi="Times New Roman" w:cs="Times New Roman"/>
              </w:rPr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US"/>
              </w:rPr>
              <w:t>(Woo, Kwon, Ivanov, Gerzanich, &amp; Simard, 2013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2FDB85A2" w14:textId="3C35003B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eastAsia="Times New Roman" w:hAnsi="Times New Roman" w:cs="Times New Roman"/>
                <w:lang w:val="en-GB"/>
              </w:rPr>
              <w:t xml:space="preserve">SUR1 is overexpressed in breast cancer </w:t>
            </w:r>
            <w:r w:rsidRPr="009215EC">
              <w:rPr>
                <w:rFonts w:ascii="Times New Roman" w:hAnsi="Times New Roman" w:cs="Times New Roman"/>
                <w:color w:val="111111"/>
                <w:shd w:val="clear" w:color="auto" w:fill="FFFFFF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color w:val="111111"/>
                <w:shd w:val="clear" w:color="auto" w:fill="FFFFFF"/>
                <w:lang w:val="en-GB"/>
              </w:rPr>
              <w:instrText xml:space="preserve"> ADDIN EN.CITE &lt;EndNote&gt;&lt;Cite&gt;&lt;Author&gt;Uhlen&lt;/Author&gt;&lt;Year&gt;2017&lt;/Year&gt;&lt;IDText&gt;A pathology atlas of the human cancer transcriptome&lt;/IDText&gt;&lt;DisplayText&gt;(Uhlen et al., 2017)&lt;/DisplayText&gt;&lt;record&gt;&lt;dates&gt;&lt;pub-dates&gt;&lt;date&gt;08&lt;/date&gt;&lt;/pub-dates&gt;&lt;year&gt;2017&lt;/year&gt;&lt;/dates&gt;&lt;keywords&gt;&lt;keyword&gt;Atlases as Topic&lt;/keyword&gt;&lt;keyword&gt;Gene Regulatory Networks&lt;/keyword&gt;&lt;keyword&gt;Genes, Neoplasm&lt;/keyword&gt;&lt;keyword&gt;Humans&lt;/keyword&gt;&lt;keyword&gt;Neoplasms&lt;/keyword&gt;&lt;keyword&gt;Prognosis&lt;/keyword&gt;&lt;keyword&gt;Transcriptome&lt;/keyword&gt;&lt;/keywords&gt;&lt;urls&gt;&lt;related-urls&gt;&lt;url&gt;https://www.ncbi.nlm.nih.gov/pubmed/28818916&lt;/url&gt;&lt;/related-urls&gt;&lt;/urls&gt;&lt;isbn&gt;1095-9203&lt;/isbn&gt;&lt;titles&gt;&lt;title&gt;A pathology atlas of the human cancer transcriptome&lt;/title&gt;&lt;secondary-title&gt;Science&lt;/secondary-title&gt;&lt;/titles&gt;&lt;number&gt;6352&lt;/number&gt;&lt;contributors&gt;&lt;authors&gt;&lt;author&gt;Uhlen, M.&lt;/author&gt;&lt;author&gt;Zhang, C.&lt;/author&gt;&lt;author&gt;Lee, S.&lt;/author&gt;&lt;author&gt;Sjöstedt, E.&lt;/author&gt;&lt;author&gt;Fagerberg, L.&lt;/author&gt;&lt;author&gt;Bidkhori, G.&lt;/author&gt;&lt;author&gt;Benfeitas, R.&lt;/author&gt;&lt;author&gt;Arif, M.&lt;/author&gt;&lt;author&gt;Liu, Z.&lt;/author&gt;&lt;author&gt;Edfors, F.&lt;/author&gt;&lt;author&gt;Sanli, K.&lt;/author&gt;&lt;author&gt;von Feilitzen, K.&lt;/author&gt;&lt;author&gt;Oksvold, P.&lt;/author&gt;&lt;author&gt;Lundberg, E.&lt;/author&gt;&lt;author&gt;Hober, S.&lt;/author&gt;&lt;author&gt;Nilsson, P.&lt;/author&gt;&lt;author&gt;Mattsson, J.&lt;/author&gt;&lt;author&gt;Schwenk, J. M.&lt;/author&gt;&lt;author&gt;Brunnström, H.&lt;/author&gt;&lt;author&gt;Glimelius, B.&lt;/author&gt;&lt;author&gt;Sjöblom, T.&lt;/author&gt;&lt;author&gt;Edqvist, P. H.&lt;/author&gt;&lt;author&gt;Djureinovic, D.&lt;/author&gt;&lt;author&gt;Micke, P.&lt;/author&gt;&lt;author&gt;Lindskog, C.&lt;/author&gt;&lt;author&gt;Mardinoglu, A.&lt;/author&gt;&lt;author&gt;Ponten, F.&lt;/author&gt;&lt;/authors&gt;&lt;/contributors&gt;&lt;language&gt;eng&lt;/language&gt;&lt;added-date format="utc"&gt;1598418977&lt;/added-date&gt;&lt;ref-type name="Journal Article"&gt;17&lt;/ref-type&gt;&lt;rec-number&gt;614&lt;/rec-number&gt;&lt;last-updated-date format="utc"&gt;1598418977&lt;/last-updated-date&gt;&lt;accession-num&gt;28818916&lt;/accession-num&gt;&lt;electronic-resource-num&gt;10.1126/science.aan2507&lt;/electronic-resource-num&gt;&lt;volume&gt;357&lt;/volume&gt;&lt;/record&gt;&lt;/Cite&gt;&lt;/EndNote&gt;</w:instrText>
            </w:r>
            <w:r w:rsidRPr="009215EC">
              <w:rPr>
                <w:rFonts w:ascii="Times New Roman" w:hAnsi="Times New Roman" w:cs="Times New Roman"/>
                <w:color w:val="111111"/>
                <w:shd w:val="clear" w:color="auto" w:fill="FFFFFF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111111"/>
                <w:shd w:val="clear" w:color="auto" w:fill="FFFFFF"/>
                <w:lang w:val="en-GB"/>
              </w:rPr>
              <w:t>(Uhlen et al., 2017)</w:t>
            </w:r>
            <w:r w:rsidRPr="009215EC">
              <w:rPr>
                <w:rFonts w:ascii="Times New Roman" w:hAnsi="Times New Roman" w:cs="Times New Roman"/>
                <w:color w:val="111111"/>
                <w:shd w:val="clear" w:color="auto" w:fill="FFFFFF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color w:val="111111"/>
                <w:shd w:val="clear" w:color="auto" w:fill="FFFFFF"/>
                <w:lang w:val="en-GB"/>
              </w:rPr>
              <w:t xml:space="preserve">. </w:t>
            </w:r>
          </w:p>
        </w:tc>
      </w:tr>
      <w:tr w:rsidR="00431ECC" w:rsidRPr="009215EC" w14:paraId="5EE746E6" w14:textId="77777777" w:rsidTr="00693CA5">
        <w:tc>
          <w:tcPr>
            <w:tcW w:w="1129" w:type="dxa"/>
            <w:vMerge/>
            <w:vAlign w:val="center"/>
          </w:tcPr>
          <w:p w14:paraId="5960AB70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09B3512B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</w:rPr>
              <w:t>EB1</w:t>
            </w:r>
          </w:p>
          <w:p w14:paraId="6C9DCF50" w14:textId="118EAF6B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 &lt;EndNote&gt;&lt;Cite&gt;&lt;Author&gt;Blanco&lt;/Author&gt;&lt;Year&gt;2019&lt;/Year&gt;&lt;IDText&gt;EB1- and EB2-dependent anterograde trafficking of TRPM4 regulates focal adhesion turnover and cell invasion&lt;/IDText&gt;&lt;DisplayText&gt;(Blanco et al., 2019)&lt;/DisplayText&gt;&lt;record&gt;&lt;dates&gt;&lt;pub-dates&gt;&lt;date&gt;Aug&lt;/date&gt;&lt;/pub-dates&gt;&lt;year&gt;2019&lt;/year&gt;&lt;/dates&gt;&lt;keywords&gt;&lt;keyword&gt;EB proteins&lt;/keyword&gt;&lt;keyword&gt;ER export&lt;/keyword&gt;&lt;keyword&gt;TRP channels&lt;/keyword&gt;&lt;/keywords&gt;&lt;urls&gt;&lt;related-urls&gt;&lt;url&gt;https://www.ncbi.nlm.nih.gov/pubmed/31112396&lt;/url&gt;&lt;/related-urls&gt;&lt;/urls&gt;&lt;isbn&gt;1530-6860&lt;/isbn&gt;&lt;titles&gt;&lt;title&gt;EB1- and EB2-dependent anterograde trafficking of TRPM4 regulates focal adhesion turnover and cell invasion&lt;/title&gt;&lt;secondary-title&gt;FASEB J&lt;/secondary-title&gt;&lt;/titles&gt;&lt;pages&gt;9434-9452&lt;/pages&gt;&lt;number&gt;8&lt;/number&gt;&lt;contributors&gt;&lt;authors&gt;&lt;author&gt;Blanco, C.&lt;/author&gt;&lt;author&gt;Morales, D.&lt;/author&gt;&lt;author&gt;Mogollones, I.&lt;/author&gt;&lt;author&gt;Vergara-Jaque, A.&lt;/author&gt;&lt;author&gt;Vargas, C.&lt;/author&gt;&lt;author&gt;Álvarez, A.&lt;/author&gt;&lt;author&gt;Riquelme, D.&lt;/author&gt;&lt;author&gt;Leiva-Salcedo, E.&lt;/author&gt;&lt;author&gt;González, W.&lt;/author&gt;&lt;author&gt;Maureira, D.&lt;/author&gt;&lt;author&gt;Aldunate, I.&lt;/author&gt;&lt;author&gt;Cáceres, M.&lt;/author&gt;&lt;author&gt;Varela, D.&lt;/author&gt;&lt;author&gt;Cerda, O.&lt;/author&gt;&lt;/authors&gt;&lt;/contributors&gt;&lt;edition&gt;2019/05/21&lt;/edition&gt;&lt;language&gt;eng&lt;/language&gt;&lt;added-date format="utc"&gt;1587289702&lt;/added-date&gt;&lt;ref-type name="Journal Article"&gt;17&lt;/ref-type&gt;&lt;rec-number&gt;577&lt;/rec-number&gt;&lt;last-updated-date format="utc"&gt;1587289702&lt;/last-updated-date&gt;&lt;accession-num&gt;31112396&lt;/accession-num&gt;&lt;electronic-resource-num&gt;10.1096/fj.201900136R&lt;/electronic-resource-num&gt;&lt;volume&gt;33&lt;/volume&gt;&lt;/record&gt;&lt;/Cite&gt;&lt;/EndNote&gt;</w:instrText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</w:rPr>
              <w:t>(Blanco et al., 2019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7D2711EA" w14:textId="339DC838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eastAsia="Times New Roman" w:hAnsi="Times New Roman" w:cs="Times New Roman"/>
                <w:lang w:val="en-GB"/>
              </w:rPr>
              <w:t xml:space="preserve">EB1 expression correlates with higher histological grade and metastasis </w:t>
            </w:r>
            <w:r w:rsidRPr="009215EC">
              <w:rPr>
                <w:rFonts w:ascii="Times New Roman" w:eastAsia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eastAsia="Times New Roman" w:hAnsi="Times New Roman" w:cs="Times New Roman"/>
                <w:lang w:val="en-GB"/>
              </w:rPr>
              <w:instrText xml:space="preserve"> ADDIN EN.CITE &lt;EndNote&gt;&lt;Cite&gt;&lt;Author&gt;Dong&lt;/Author&gt;&lt;Year&gt;2010&lt;/Year&gt;&lt;IDText&gt;Oncogenic function of microtubule end-binding protein 1 in breast cancer&lt;/IDText&gt;&lt;DisplayText&gt;(Dong et al., 2010)&lt;/DisplayText&gt;&lt;record&gt;&lt;dates&gt;&lt;pub-dates&gt;&lt;date&gt;Feb&lt;/date&gt;&lt;/pub-dates&gt;&lt;year&gt;2010&lt;/year&gt;&lt;/dates&gt;&lt;keywords&gt;&lt;keyword&gt;Animals&lt;/keyword&gt;&lt;keyword&gt;Aurora Kinase B&lt;/keyword&gt;&lt;keyword&gt;Aurora Kinases&lt;/keyword&gt;&lt;keyword&gt;Breast Neoplasms&lt;/keyword&gt;&lt;keyword&gt;Cell Proliferation&lt;/keyword&gt;&lt;keyword&gt;Female&lt;/keyword&gt;&lt;keyword&gt;Humans&lt;/keyword&gt;&lt;keyword&gt;Lymphatic Metastasis&lt;/keyword&gt;&lt;keyword&gt;Mice&lt;/keyword&gt;&lt;keyword&gt;Mice, Nude&lt;/keyword&gt;&lt;keyword&gt;Microtubule-Associated Proteins&lt;/keyword&gt;&lt;keyword&gt;Neoplasm Proteins&lt;/keyword&gt;&lt;keyword&gt;Neoplasm Staging&lt;/keyword&gt;&lt;keyword&gt;Neoplasm Transplantation&lt;/keyword&gt;&lt;keyword&gt;Protein-Serine-Threonine Kinases&lt;/keyword&gt;&lt;keyword&gt;Tumor Cells, Cultured&lt;/keyword&gt;&lt;keyword&gt;Tumor Stem Cell Assay&lt;/keyword&gt;&lt;keyword&gt;Up-Regulation&lt;/keyword&gt;&lt;/keywords&gt;&lt;urls&gt;&lt;related-urls&gt;&lt;url&gt;https://www.ncbi.nlm.nih.gov/pubmed/19967727&lt;/url&gt;&lt;/related-urls&gt;&lt;/urls&gt;&lt;isbn&gt;1096-9896&lt;/isbn&gt;&lt;titles&gt;&lt;title&gt;Oncogenic function of microtubule end-binding protein 1 in breast cancer&lt;/title&gt;&lt;secondary-title&gt;J Pathol&lt;/secondary-title&gt;&lt;/titles&gt;&lt;pages&gt;361-9&lt;/pages&gt;&lt;number&gt;3&lt;/number&gt;&lt;contributors&gt;&lt;authors&gt;&lt;author&gt;Dong, X.&lt;/author&gt;&lt;author&gt;Liu, F.&lt;/author&gt;&lt;author&gt;Sun, L.&lt;/author&gt;&lt;author&gt;Liu, M.&lt;/author&gt;&lt;author&gt;Li, D.&lt;/author&gt;&lt;author&gt;Su, D.&lt;/author&gt;&lt;author&gt;Zhu, Z.&lt;/author&gt;&lt;author&gt;Dong, J. T.&lt;/author&gt;&lt;author&gt;Fu, L.&lt;/author&gt;&lt;author&gt;Zhou, J.&lt;/author&gt;&lt;/authors&gt;&lt;/contributors&gt;&lt;language&gt;eng&lt;/language&gt;&lt;added-date format="utc"&gt;1600860559&lt;/added-date&gt;&lt;ref-type name="Journal Article"&gt;17&lt;/ref-type&gt;&lt;rec-number&gt;1123&lt;/rec-number&gt;&lt;last-updated-date format="utc"&gt;1600860559&lt;/last-updated-date&gt;&lt;accession-num&gt;19967727&lt;/accession-num&gt;&lt;electronic-resource-num&gt;10.1002/path.2662&lt;/electronic-resource-num&gt;&lt;volume&gt;220&lt;/volume&gt;&lt;/record&gt;&lt;/Cite&gt;&lt;/EndNote&gt;</w:instrText>
            </w:r>
            <w:r w:rsidRPr="009215EC">
              <w:rPr>
                <w:rFonts w:ascii="Times New Roman" w:eastAsia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eastAsia="Times New Roman" w:hAnsi="Times New Roman" w:cs="Times New Roman"/>
                <w:noProof/>
                <w:lang w:val="en-GB"/>
              </w:rPr>
              <w:t>(Dong et al., 2010)</w:t>
            </w:r>
            <w:r w:rsidRPr="009215EC">
              <w:rPr>
                <w:rFonts w:ascii="Times New Roman" w:eastAsia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eastAsia="Times New Roman" w:hAnsi="Times New Roman" w:cs="Times New Roman"/>
                <w:lang w:val="en-GB"/>
              </w:rPr>
              <w:t xml:space="preserve">. EB1 promotes the proliferation and tumorigenesis of breast cancer </w:t>
            </w:r>
            <w:r w:rsidRPr="009215EC">
              <w:rPr>
                <w:rFonts w:ascii="Times New Roman" w:eastAsia="Times New Roman" w:hAnsi="Times New Roman" w:cs="Times New Roman"/>
                <w:lang w:val="en-GB"/>
              </w:rPr>
              <w:fldChar w:fldCharType="begin">
                <w:fldData xml:space="preserve">PEVuZE5vdGU+PENpdGU+PEF1dGhvcj5Eb25nPC9BdXRob3I+PFllYXI+MjAxMDwvWWVhcj48SURU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</w:fldData>
              </w:fldChar>
            </w:r>
            <w:r w:rsidR="000B7FC6" w:rsidRPr="009215EC">
              <w:rPr>
                <w:rFonts w:ascii="Times New Roman" w:eastAsia="Times New Roman" w:hAnsi="Times New Roman" w:cs="Times New Roman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eastAsia="Times New Roman" w:hAnsi="Times New Roman" w:cs="Times New Roman"/>
                <w:lang w:val="en-GB"/>
              </w:rPr>
              <w:fldChar w:fldCharType="begin">
                <w:fldData xml:space="preserve">PEVuZE5vdGU+PENpdGU+PEF1dGhvcj5Eb25nPC9BdXRob3I+PFllYXI+MjAxMDwvWWVhcj48SURU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</w:fldData>
              </w:fldChar>
            </w:r>
            <w:r w:rsidR="000B7FC6" w:rsidRPr="009215EC">
              <w:rPr>
                <w:rFonts w:ascii="Times New Roman" w:eastAsia="Times New Roman" w:hAnsi="Times New Roman" w:cs="Times New Roman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eastAsia="Times New Roman" w:hAnsi="Times New Roman" w:cs="Times New Roman"/>
                <w:lang w:val="en-GB"/>
              </w:rPr>
            </w:r>
            <w:r w:rsidR="000B7FC6" w:rsidRPr="009215EC">
              <w:rPr>
                <w:rFonts w:ascii="Times New Roman" w:eastAsia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eastAsia="Times New Roman" w:hAnsi="Times New Roman" w:cs="Times New Roman"/>
                <w:lang w:val="en-GB"/>
              </w:rPr>
            </w:r>
            <w:r w:rsidRPr="009215EC">
              <w:rPr>
                <w:rFonts w:ascii="Times New Roman" w:eastAsia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eastAsia="Times New Roman" w:hAnsi="Times New Roman" w:cs="Times New Roman"/>
                <w:noProof/>
                <w:lang w:val="en-GB"/>
              </w:rPr>
              <w:t>(Dong et al., 2010; Fujii et al., 2005; Y. Wang et al., 2005)</w:t>
            </w:r>
            <w:r w:rsidRPr="009215EC">
              <w:rPr>
                <w:rFonts w:ascii="Times New Roman" w:eastAsia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eastAsia="Times New Roman" w:hAnsi="Times New Roman" w:cs="Times New Roman"/>
                <w:lang w:val="en-GB"/>
              </w:rPr>
              <w:t>.</w:t>
            </w:r>
          </w:p>
        </w:tc>
      </w:tr>
      <w:tr w:rsidR="00431ECC" w:rsidRPr="009215EC" w14:paraId="1B13B9CC" w14:textId="77777777" w:rsidTr="00693CA5">
        <w:tc>
          <w:tcPr>
            <w:tcW w:w="1129" w:type="dxa"/>
            <w:vMerge/>
            <w:vAlign w:val="center"/>
          </w:tcPr>
          <w:p w14:paraId="6997E05C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3638B89F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9215EC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14-3-3gamma</w:t>
            </w:r>
          </w:p>
          <w:p w14:paraId="02871E77" w14:textId="1673F340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begin">
                <w:fldData xml:space="preserve">PEVuZE5vdGU+PENpdGU+PEF1dGhvcj5DaG88L0F1dGhvcj48WWVhcj4yMDE0PC9ZZWFyPjxJRFRl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</w:fldData>
              </w:fldChar>
            </w:r>
            <w:r w:rsidR="000B7FC6" w:rsidRPr="009215EC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begin">
                <w:fldData xml:space="preserve">PEVuZE5vdGU+PENpdGU+PEF1dGhvcj5DaG88L0F1dGhvcj48WWVhcj4yMDE0PC9ZZWFyPjxJRFRl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</w:fldData>
              </w:fldChar>
            </w:r>
            <w:r w:rsidR="000B7FC6" w:rsidRPr="009215EC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color w:val="000000"/>
                <w:shd w:val="clear" w:color="auto" w:fill="FFFFFF"/>
              </w:rPr>
            </w:r>
            <w:r w:rsidR="000B7FC6" w:rsidRPr="009215EC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end"/>
            </w:r>
            <w:r w:rsidRPr="009215EC">
              <w:rPr>
                <w:rFonts w:ascii="Times New Roman" w:hAnsi="Times New Roman" w:cs="Times New Roman"/>
                <w:color w:val="000000"/>
                <w:shd w:val="clear" w:color="auto" w:fill="FFFFFF"/>
              </w:rPr>
            </w:r>
            <w:r w:rsidRPr="009215EC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  <w:shd w:val="clear" w:color="auto" w:fill="FFFFFF"/>
              </w:rPr>
              <w:t>(Cho et al., 2014)</w:t>
            </w:r>
            <w:r w:rsidRPr="009215EC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14A86412" w14:textId="5CC7E231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212121"/>
                <w:shd w:val="clear" w:color="auto" w:fill="FFFFFF"/>
                <w:lang w:val="en-GB"/>
              </w:rPr>
              <w:t xml:space="preserve">14-3-3γ localizes in pseudopodia of MDA-MB-231 cells  and its knockdown diminishes the pseudopodia formation and cell migration </w:t>
            </w:r>
            <w:r w:rsidRPr="009215EC">
              <w:rPr>
                <w:rFonts w:ascii="Times New Roman" w:hAnsi="Times New Roman" w:cs="Times New Roman"/>
                <w:color w:val="212121"/>
                <w:shd w:val="clear" w:color="auto" w:fill="FFFFFF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color w:val="212121"/>
                <w:shd w:val="clear" w:color="auto" w:fill="FFFFFF"/>
                <w:lang w:val="en-GB"/>
              </w:rPr>
              <w:instrText xml:space="preserve"> ADDIN EN.CITE &lt;EndNote&gt;&lt;Cite&gt;&lt;Author&gt;Hiraoka&lt;/Author&gt;&lt;Year&gt;2019&lt;/Year&gt;&lt;IDText&gt;Breast cancer cell motility is promoted by 14-3-3γ&lt;/IDText&gt;&lt;DisplayText&gt;(Hiraoka et al., 2019)&lt;/DisplayText&gt;&lt;record&gt;&lt;dates&gt;&lt;pub-dates&gt;&lt;date&gt;Sep&lt;/date&gt;&lt;/pub-dates&gt;&lt;year&gt;2019&lt;/year&gt;&lt;/dates&gt;&lt;keywords&gt;&lt;keyword&gt;14-3-3 Proteins&lt;/keyword&gt;&lt;keyword&gt;Actins&lt;/keyword&gt;&lt;keyword&gt;Animals&lt;/keyword&gt;&lt;keyword&gt;Breast Neoplasms&lt;/keyword&gt;&lt;keyword&gt;Cell Line, Tumor&lt;/keyword&gt;&lt;keyword&gt;Cell Movement&lt;/keyword&gt;&lt;keyword&gt;Cell Proliferation&lt;/keyword&gt;&lt;keyword&gt;Female&lt;/keyword&gt;&lt;keyword&gt;Gene Knockdown Techniques&lt;/keyword&gt;&lt;keyword&gt;Humans&lt;/keyword&gt;&lt;keyword&gt;Lymphatic Metastasis&lt;/keyword&gt;&lt;keyword&gt;MCF-7 Cells&lt;/keyword&gt;&lt;keyword&gt;Mice&lt;/keyword&gt;&lt;keyword&gt;Microscopy, Confocal&lt;/keyword&gt;&lt;keyword&gt;Middle Aged&lt;/keyword&gt;&lt;keyword&gt;NIH 3T3 Cells&lt;/keyword&gt;&lt;keyword&gt;Neoplasm Invasiveness&lt;/keyword&gt;&lt;keyword&gt;Pseudopodia&lt;/keyword&gt;&lt;keyword&gt;Transfection&lt;/keyword&gt;&lt;keyword&gt;Metastasis&lt;/keyword&gt;&lt;keyword&gt;Motility&lt;/keyword&gt;&lt;keyword&gt;Pseudopodia&lt;/keyword&gt;&lt;keyword&gt;Triple-negativity&lt;/keyword&gt;&lt;keyword&gt;Tumor cell migration&lt;/keyword&gt;&lt;/keywords&gt;&lt;urls&gt;&lt;related-urls&gt;&lt;url&gt;https://www.ncbi.nlm.nih.gov/pubmed/30830684&lt;/url&gt;&lt;/related-urls&gt;&lt;/urls&gt;&lt;isbn&gt;1880-4233&lt;/isbn&gt;&lt;titles&gt;&lt;title&gt;Breast cancer cell motility is promoted by 14-3-3γ&lt;/title&gt;&lt;secondary-title&gt;Breast Cancer&lt;/secondary-title&gt;&lt;/titles&gt;&lt;pages&gt;581-593&lt;/pages&gt;&lt;number&gt;5&lt;/number&gt;&lt;contributors&gt;&lt;authors&gt;&lt;author&gt;Hiraoka, E.&lt;/author&gt;&lt;author&gt;Mimae, T.&lt;/author&gt;&lt;author&gt;Ito, M.&lt;/author&gt;&lt;author&gt;Kadoya, T.&lt;/author&gt;&lt;author&gt;Miyata, Y.&lt;/author&gt;&lt;author&gt;Ito, A.&lt;/author&gt;&lt;author&gt;Okada, M.&lt;/author&gt;&lt;/authors&gt;&lt;/contributors&gt;&lt;edition&gt;2019/03/04&lt;/edition&gt;&lt;language&gt;eng&lt;/language&gt;&lt;added-date format="utc"&gt;1600958252&lt;/added-date&gt;&lt;ref-type name="Journal Article"&gt;17&lt;/ref-type&gt;&lt;rec-number&gt;1146&lt;/rec-number&gt;&lt;last-updated-date format="utc"&gt;1600958252&lt;/last-updated-date&gt;&lt;accession-num&gt;30830684&lt;/accession-num&gt;&lt;electronic-resource-num&gt;10.1007/s12282-019-00957-4&lt;/electronic-resource-num&gt;&lt;volume&gt;26&lt;/volume&gt;&lt;/record&gt;&lt;/Cite&gt;&lt;/EndNote&gt;</w:instrText>
            </w:r>
            <w:r w:rsidRPr="009215EC">
              <w:rPr>
                <w:rFonts w:ascii="Times New Roman" w:hAnsi="Times New Roman" w:cs="Times New Roman"/>
                <w:color w:val="212121"/>
                <w:shd w:val="clear" w:color="auto" w:fill="FFFFFF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212121"/>
                <w:shd w:val="clear" w:color="auto" w:fill="FFFFFF"/>
                <w:lang w:val="en-GB"/>
              </w:rPr>
              <w:t>(Hiraoka et al., 2019)</w:t>
            </w:r>
            <w:r w:rsidRPr="009215EC">
              <w:rPr>
                <w:rFonts w:ascii="Times New Roman" w:hAnsi="Times New Roman" w:cs="Times New Roman"/>
                <w:color w:val="212121"/>
                <w:shd w:val="clear" w:color="auto" w:fill="FFFFFF"/>
                <w:lang w:val="en-GB"/>
              </w:rPr>
              <w:fldChar w:fldCharType="end"/>
            </w:r>
          </w:p>
        </w:tc>
      </w:tr>
      <w:tr w:rsidR="00431ECC" w:rsidRPr="009215EC" w14:paraId="2E68701B" w14:textId="77777777" w:rsidTr="00693CA5">
        <w:tc>
          <w:tcPr>
            <w:tcW w:w="1129" w:type="dxa"/>
            <w:vMerge/>
            <w:vAlign w:val="center"/>
          </w:tcPr>
          <w:p w14:paraId="5ECB7484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4AF07D47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</w:rPr>
              <w:t>TRPC3</w:t>
            </w:r>
          </w:p>
          <w:p w14:paraId="3E41C8A4" w14:textId="2E04C8C5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 &lt;EndNote&gt;&lt;Cite&gt;&lt;Author&gt;Park&lt;/Author&gt;&lt;Year&gt;2008&lt;/Year&gt;&lt;IDText&gt;TRPM4b channel suppresses store-operated Ca2+ entry by a novel protein-protein interaction with the TRPC3 channel&lt;/IDText&gt;&lt;DisplayText&gt;(Park et al., 2008)&lt;/DisplayText&gt;&lt;record&gt;&lt;dates&gt;&lt;pub-dates&gt;&lt;date&gt;Apr&lt;/date&gt;&lt;/pub-dates&gt;&lt;year&gt;2008&lt;/year&gt;&lt;/dates&gt;&lt;keywords&gt;&lt;keyword&gt;Calcium&lt;/keyword&gt;&lt;keyword&gt;Cell Line&lt;/keyword&gt;&lt;keyword&gt;Humans&lt;/keyword&gt;&lt;keyword&gt;Ion Channel Gating&lt;/keyword&gt;&lt;keyword&gt;Kidney&lt;/keyword&gt;&lt;keyword&gt;Protein Binding&lt;/keyword&gt;&lt;keyword&gt;Protein Interaction Mapping&lt;/keyword&gt;&lt;keyword&gt;TRPC Cation Channels&lt;/keyword&gt;&lt;keyword&gt;TRPM Cation Channels&lt;/keyword&gt;&lt;/keywords&gt;&lt;urls&gt;&lt;related-urls&gt;&lt;url&gt;https://www.ncbi.nlm.nih.gov/pubmed/18262493&lt;/url&gt;&lt;/related-urls&gt;&lt;/urls&gt;&lt;isbn&gt;1090-2104&lt;/isbn&gt;&lt;titles&gt;&lt;title&gt;TRPM4b channel suppresses store-operated Ca2+ entry by a novel protein-protein interaction with the TRPC3 channel&lt;/title&gt;&lt;secondary-title&gt;Biochem Biophys Res Commun&lt;/secondary-title&gt;&lt;/titles&gt;&lt;pages&gt;677-83&lt;/pages&gt;&lt;number&gt;3&lt;/number&gt;&lt;contributors&gt;&lt;authors&gt;&lt;author&gt;Park, J. Y.&lt;/author&gt;&lt;author&gt;Hwang, E. M.&lt;/author&gt;&lt;author&gt;Yarishkin, O.&lt;/author&gt;&lt;author&gt;Seo, J. H.&lt;/author&gt;&lt;author&gt;Kim, E.&lt;/author&gt;&lt;author&gt;Yoo, J.&lt;/author&gt;&lt;author&gt;Yi, G. S.&lt;/author&gt;&lt;author&gt;Kim, D. G.&lt;/author&gt;&lt;author&gt;Park, N.&lt;/author&gt;&lt;author&gt;Ha, C. M.&lt;/author&gt;&lt;author&gt;La, J. H.&lt;/author&gt;&lt;author&gt;Kang, D.&lt;/author&gt;&lt;author&gt;Han, J.&lt;/author&gt;&lt;author&gt;Oh, U.&lt;/author&gt;&lt;author&gt;Hong, S. G.&lt;/author&gt;&lt;/authors&gt;&lt;/contributors&gt;&lt;edition&gt;2008/02/08&lt;/edition&gt;&lt;language&gt;eng&lt;/language&gt;&lt;added-date format="utc"&gt;1600615658&lt;/added-date&gt;&lt;ref-type name="Journal Article"&gt;17&lt;/ref-type&gt;&lt;rec-number&gt;945&lt;/rec-number&gt;&lt;last-updated-date format="utc"&gt;1600615658&lt;/last-updated-date&gt;&lt;accession-num&gt;18262493&lt;/accession-num&gt;&lt;electronic-resource-num&gt;10.1016/j.bbrc.2008.01.153&lt;/electronic-resource-num&gt;&lt;volume&gt;368&lt;/volume&gt;&lt;/record&gt;&lt;/Cite&gt;&lt;/EndNote&gt;</w:instrText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</w:rPr>
              <w:t>(Park et al., 2008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7CBB0980" w14:textId="2B08B91F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eastAsia="Times New Roman" w:hAnsi="Times New Roman" w:cs="Times New Roman"/>
                <w:lang w:val="en-GB"/>
              </w:rPr>
              <w:t>In MDA-MB-231 cells, Ca</w:t>
            </w:r>
            <w:r w:rsidRPr="009215EC">
              <w:rPr>
                <w:rFonts w:ascii="Times New Roman" w:eastAsia="Times New Roman" w:hAnsi="Times New Roman" w:cs="Times New Roman"/>
                <w:vertAlign w:val="superscript"/>
                <w:lang w:val="en-GB"/>
              </w:rPr>
              <w:t>2+</w:t>
            </w:r>
            <w:r w:rsidRPr="009215EC">
              <w:rPr>
                <w:rFonts w:ascii="Times New Roman" w:eastAsia="Times New Roman" w:hAnsi="Times New Roman" w:cs="Times New Roman"/>
                <w:lang w:val="en-GB"/>
              </w:rPr>
              <w:t xml:space="preserve"> influx through TRPC3 via RAS4/</w:t>
            </w:r>
            <w:r w:rsidRPr="009215EC">
              <w:rPr>
                <w:rFonts w:ascii="Times New Roman" w:hAnsi="Times New Roman" w:cs="Times New Roman"/>
                <w:color w:val="212121"/>
                <w:shd w:val="clear" w:color="auto" w:fill="FFFFFF"/>
                <w:lang w:val="en-GB"/>
              </w:rPr>
              <w:t>Ras-MAPK pathway</w:t>
            </w:r>
            <w:r w:rsidRPr="009215EC">
              <w:rPr>
                <w:rFonts w:ascii="Times New Roman" w:eastAsia="Times New Roman" w:hAnsi="Times New Roman" w:cs="Times New Roman"/>
                <w:lang w:val="en-GB"/>
              </w:rPr>
              <w:t xml:space="preserve"> promotes proliferation and apoptosis resistance </w:t>
            </w:r>
            <w:r w:rsidRPr="009215EC">
              <w:rPr>
                <w:rFonts w:ascii="Times New Roman" w:eastAsia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eastAsia="Times New Roman" w:hAnsi="Times New Roman" w:cs="Times New Roman"/>
                <w:lang w:val="en-GB"/>
              </w:rPr>
              <w:instrText xml:space="preserve"> ADDIN EN.CITE &lt;EndNote&gt;&lt;Cite&gt;&lt;Author&gt;Wang&lt;/Author&gt;&lt;Year&gt;2019&lt;/Year&gt;&lt;IDText&gt;TRPC3 Regulates the Proliferation and Apoptosis Resistance of Triple Negative Breast Cancer Cells through the TRPC3/RASA4/MAPK Pathway&lt;/IDText&gt;&lt;DisplayText&gt;(Y. Wang, Qi, Qi, &amp;amp; Tsang, 2019)&lt;/DisplayText&gt;&lt;record&gt;&lt;dates&gt;&lt;pub-dates&gt;&lt;date&gt;Apr&lt;/date&gt;&lt;/pub-dates&gt;&lt;year&gt;2019&lt;/year&gt;&lt;/dates&gt;&lt;keywords&gt;&lt;keyword&gt;MAPK pathway&lt;/keyword&gt;&lt;keyword&gt;RASA4&lt;/keyword&gt;&lt;keyword&gt;TRPC3&lt;/keyword&gt;&lt;keyword&gt;apoptosis resistance&lt;/keyword&gt;&lt;keyword&gt;calcium influx&lt;/keyword&gt;&lt;keyword&gt;triple-negative breast cancer&lt;/keyword&gt;&lt;/keywords&gt;&lt;urls&gt;&lt;related-urls&gt;&lt;url&gt;https://www.ncbi.nlm.nih.gov/pubmed/31003514&lt;/url&gt;&lt;/related-urls&gt;&lt;/urls&gt;&lt;isbn&gt;2072-6694&lt;/isbn&gt;&lt;custom2&gt;PMC6520729&lt;/custom2&gt;&lt;titles&gt;&lt;title&gt;TRPC3 Regulates the Proliferation and Apoptosis Resistance of Triple Negative Breast Cancer Cells through the TRPC3/RASA4/MAPK Pathway&lt;/title&gt;&lt;secondary-title&gt;Cancers (Basel)&lt;/secondary-title&gt;&lt;/titles&gt;&lt;number&gt;4&lt;/number&gt;&lt;contributors&gt;&lt;authors&gt;&lt;author&gt;Wang, Y.&lt;/author&gt;&lt;author&gt;Qi, Y. X.&lt;/author&gt;&lt;author&gt;Qi, Z.&lt;/author&gt;&lt;author&gt;Tsang, S. Y.&lt;/author&gt;&lt;/authors&gt;&lt;/contributors&gt;&lt;edition&gt;2019/04/18&lt;/edition&gt;&lt;language&gt;eng&lt;/language&gt;&lt;added-date format="utc"&gt;1600860811&lt;/added-date&gt;&lt;ref-type name="Journal Article"&gt;17&lt;/ref-type&gt;&lt;rec-number&gt;1128&lt;/rec-number&gt;&lt;last-updated-date format="utc"&gt;1600860811&lt;/last-updated-date&gt;&lt;accession-num&gt;31003514&lt;/accession-num&gt;&lt;electronic-resource-num&gt;10.3390/cancers11040558&lt;/electronic-resource-num&gt;&lt;volume&gt;11&lt;/volume&gt;&lt;/record&gt;&lt;/Cite&gt;&lt;/EndNote&gt;</w:instrText>
            </w:r>
            <w:r w:rsidRPr="009215EC">
              <w:rPr>
                <w:rFonts w:ascii="Times New Roman" w:eastAsia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eastAsia="Times New Roman" w:hAnsi="Times New Roman" w:cs="Times New Roman"/>
                <w:noProof/>
                <w:lang w:val="en-GB"/>
              </w:rPr>
              <w:t>(Y. Wang, Qi, Qi, &amp; Tsang, 2019)</w:t>
            </w:r>
            <w:r w:rsidRPr="009215EC">
              <w:rPr>
                <w:rFonts w:ascii="Times New Roman" w:eastAsia="Times New Roman" w:hAnsi="Times New Roman" w:cs="Times New Roman"/>
                <w:lang w:val="en-GB"/>
              </w:rPr>
              <w:fldChar w:fldCharType="end"/>
            </w:r>
          </w:p>
        </w:tc>
      </w:tr>
      <w:tr w:rsidR="00431ECC" w:rsidRPr="009215EC" w14:paraId="7FD1DEE1" w14:textId="77777777" w:rsidTr="00693CA5">
        <w:tc>
          <w:tcPr>
            <w:tcW w:w="1129" w:type="dxa"/>
            <w:vMerge/>
            <w:vAlign w:val="center"/>
          </w:tcPr>
          <w:p w14:paraId="77A19858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0716F06E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>ENaC</w:t>
            </w:r>
          </w:p>
          <w:p w14:paraId="0D5E4E53" w14:textId="187BEC25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im&lt;/Author&gt;&lt;Year&gt;2013&lt;/Year&gt;&lt;IDText&gt;Role of endogenous ENaC and TRP channels in the myogenic response of rat posterior cerebral arteries&lt;/IDText&gt;&lt;DisplayText&gt;(E. C. Kim, Choi, Lim, Yeon, &amp;amp; Lee, 2013)&lt;/DisplayText&gt;&lt;record&gt;&lt;keywords&gt;&lt;keyword&gt;Amiloride&lt;/keyword&gt;&lt;keyword&gt;Animals&lt;/keyword&gt;&lt;keyword&gt;Blood Pressure&lt;/keyword&gt;&lt;keyword&gt;Epithelial Sodium Channels&lt;/keyword&gt;&lt;keyword&gt;Hemodynamics&lt;/keyword&gt;&lt;keyword&gt;Imidazoles&lt;/keyword&gt;&lt;keyword&gt;Phenanthrenes&lt;/keyword&gt;&lt;keyword&gt;Posterior Cerebral Artery&lt;/keyword&gt;&lt;keyword&gt;RNA, Small Interfering&lt;/keyword&gt;&lt;keyword&gt;Rats&lt;/keyword&gt;&lt;keyword&gt;TRPM Cation Channels&lt;/keyword&gt;&lt;/keywords&gt;&lt;urls&gt;&lt;related-urls&gt;&lt;url&gt;https://www.ncbi.nlm.nih.gov/pubmed/24391909&lt;/url&gt;&lt;/related-urls&gt;&lt;/urls&gt;&lt;isbn&gt;1932-6203&lt;/isbn&gt;&lt;custom2&gt;PMC3877230&lt;/custom2&gt;&lt;titles&gt;&lt;title&gt;Role of endogenous ENaC and TRP channels in the myogenic response of rat posterior cerebral arteries&lt;/title&gt;&lt;secondary-title&gt;PLoS One&lt;/secondary-title&gt;&lt;/titles&gt;&lt;pages&gt;e84194&lt;/pages&gt;&lt;number&gt;12&lt;/number&gt;&lt;contributors&gt;&lt;authors&gt;&lt;author&gt;Kim, E. C.&lt;/author&gt;&lt;author&gt;Choi, S. K.&lt;/author&gt;&lt;author&gt;Lim, M.&lt;/author&gt;&lt;author&gt;Yeon, S. I.&lt;/author&gt;&lt;author&gt;Lee, Y. H.&lt;/author&gt;&lt;/authors&gt;&lt;/contributors&gt;&lt;edition&gt;2013/12/31&lt;/edition&gt;&lt;language&gt;eng&lt;/language&gt;&lt;added-date format="utc"&gt;1600615737&lt;/added-date&gt;&lt;ref-type name="Journal Article"&gt;17&lt;/ref-type&gt;&lt;dates&gt;&lt;year&gt;2013&lt;/year&gt;&lt;/dates&gt;&lt;rec-number&gt;946&lt;/rec-number&gt;&lt;last-updated-date format="utc"&gt;1600615737&lt;/last-updated-date&gt;&lt;accession-num&gt;24391909&lt;/accession-num&gt;&lt;electronic-resource-num&gt;10.1371/journal.pone.0084194&lt;/electronic-resource-num&gt;&lt;volume&gt;8&lt;/volume&gt;&lt;/record&gt;&lt;/Cite&gt;&lt;/EndNote&gt;</w:instrText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E. C. Kim, Choi, Lim, Yeon, &amp; Lee, 2013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75EF7E6C" w14:textId="3A52F3E4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9215EC">
              <w:rPr>
                <w:rFonts w:ascii="Times New Roman" w:eastAsia="Times New Roman" w:hAnsi="Times New Roman" w:cs="Times New Roman"/>
                <w:lang w:val="en-GB"/>
              </w:rPr>
              <w:t>γENaC</w:t>
            </w:r>
            <w:proofErr w:type="spellEnd"/>
            <w:r w:rsidRPr="009215EC">
              <w:rPr>
                <w:rFonts w:ascii="Times New Roman" w:eastAsia="Times New Roman" w:hAnsi="Times New Roman" w:cs="Times New Roman"/>
                <w:lang w:val="en-GB"/>
              </w:rPr>
              <w:t xml:space="preserve"> induces a chronic inflammatory response with a potential </w:t>
            </w:r>
            <w:proofErr w:type="spellStart"/>
            <w:r w:rsidRPr="009215EC">
              <w:rPr>
                <w:rFonts w:ascii="Times New Roman" w:eastAsia="Times New Roman" w:hAnsi="Times New Roman" w:cs="Times New Roman"/>
                <w:lang w:val="en-GB"/>
              </w:rPr>
              <w:t>protumoral</w:t>
            </w:r>
            <w:proofErr w:type="spellEnd"/>
            <w:r w:rsidRPr="009215EC">
              <w:rPr>
                <w:rFonts w:ascii="Times New Roman" w:eastAsia="Times New Roman" w:hAnsi="Times New Roman" w:cs="Times New Roman"/>
                <w:lang w:val="en-GB"/>
              </w:rPr>
              <w:t xml:space="preserve"> effect in breast cancer cell lines </w:t>
            </w:r>
            <w:r w:rsidRPr="009215EC">
              <w:rPr>
                <w:rFonts w:ascii="Times New Roman" w:eastAsia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eastAsia="Times New Roman" w:hAnsi="Times New Roman" w:cs="Times New Roman"/>
                <w:lang w:val="en-GB"/>
              </w:rPr>
              <w:instrText xml:space="preserve"> ADDIN EN.CITE &lt;EndNote&gt;&lt;Cite&gt;&lt;Author&gt;Amara&lt;/Author&gt;&lt;Year&gt;2016&lt;/Year&gt;&lt;IDText&gt;Sodium channel γENaC mediates IL-17 synergized high salt induced inflammatory stress in breast cancer cells&lt;/IDText&gt;&lt;DisplayText&gt;(Amara, Ivy, Myles, &amp;amp; Tiriveedhi, 2016)&lt;/DisplayText&gt;&lt;record&gt;&lt;dates&gt;&lt;pub-dates&gt;&lt;date&gt;Apr&lt;/date&gt;&lt;/pub-dates&gt;&lt;year&gt;2016&lt;/year&gt;&lt;/dates&gt;&lt;keywords&gt;&lt;keyword&gt;Blotting, Western&lt;/keyword&gt;&lt;keyword&gt;Breast Neoplasms&lt;/keyword&gt;&lt;keyword&gt;Carcinogens&lt;/keyword&gt;&lt;keyword&gt;Cell Line, Tumor&lt;/keyword&gt;&lt;keyword&gt;Enzyme-Linked Immunosorbent Assay&lt;/keyword&gt;&lt;keyword&gt;Epithelial Sodium Channels&lt;/keyword&gt;&lt;keyword&gt;Female&lt;/keyword&gt;&lt;keyword&gt;Humans&lt;/keyword&gt;&lt;keyword&gt;Inflammation&lt;/keyword&gt;&lt;keyword&gt;Interleukin-17&lt;/keyword&gt;&lt;keyword&gt;Sodium Chloride&lt;/keyword&gt;&lt;keyword&gt;Stress, Physiological&lt;/keyword&gt;&lt;keyword&gt;Up-Regulation&lt;/keyword&gt;&lt;keyword&gt;Cancer&lt;/keyword&gt;&lt;keyword&gt;Cytokine&lt;/keyword&gt;&lt;keyword&gt;Epithelial sodium channel (ENaC)&lt;/keyword&gt;&lt;keyword&gt;Inflammation&lt;/keyword&gt;&lt;keyword&gt;Interleukin-17&lt;/keyword&gt;&lt;/keywords&gt;&lt;urls&gt;&lt;related-urls&gt;&lt;url&gt;https://www.ncbi.nlm.nih.gov/pubmed/26723502&lt;/url&gt;&lt;/related-urls&gt;&lt;/urls&gt;&lt;isbn&gt;1090-2163&lt;/isbn&gt;&lt;custom2&gt;PMC4792675&lt;/custom2&gt;&lt;titles&gt;&lt;title&gt;Sodium channel γENaC mediates IL-17 synergized high salt induced inflammatory stress in breast cancer cells&lt;/title&gt;&lt;secondary-title&gt;Cell Immunol&lt;/secondary-title&gt;&lt;/titles&gt;&lt;pages&gt;1-10&lt;/pages&gt;&lt;contributors&gt;&lt;authors&gt;&lt;author&gt;Amara, S.&lt;/author&gt;&lt;author&gt;Ivy, M. T.&lt;/author&gt;&lt;author&gt;Myles, E. L.&lt;/author&gt;&lt;author&gt;Tiriveedhi, V.&lt;/author&gt;&lt;/authors&gt;&lt;/contributors&gt;&lt;edition&gt;2015/12/19&lt;/edition&gt;&lt;language&gt;eng&lt;/language&gt;&lt;added-date format="utc"&gt;1600860411&lt;/added-date&gt;&lt;ref-type name="Journal Article"&gt;17&lt;/ref-type&gt;&lt;rec-number&gt;1119&lt;/rec-number&gt;&lt;last-updated-date format="utc"&gt;1600860411&lt;/last-updated-date&gt;&lt;accession-num&gt;26723502&lt;/accession-num&gt;&lt;electronic-resource-num&gt;10.1016/j.cellimm.2015.12.007&lt;/electronic-resource-num&gt;&lt;volume&gt;302&lt;/volume&gt;&lt;/record&gt;&lt;/Cite&gt;&lt;/EndNote&gt;</w:instrText>
            </w:r>
            <w:r w:rsidRPr="009215EC">
              <w:rPr>
                <w:rFonts w:ascii="Times New Roman" w:eastAsia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eastAsia="Times New Roman" w:hAnsi="Times New Roman" w:cs="Times New Roman"/>
                <w:noProof/>
                <w:lang w:val="en-GB"/>
              </w:rPr>
              <w:t>(Amara, Ivy, Myles, &amp; Tiriveedhi, 2016)</w:t>
            </w:r>
            <w:r w:rsidRPr="009215EC">
              <w:rPr>
                <w:rFonts w:ascii="Times New Roman" w:eastAsia="Times New Roman" w:hAnsi="Times New Roman" w:cs="Times New Roman"/>
                <w:lang w:val="en-GB"/>
              </w:rPr>
              <w:fldChar w:fldCharType="end"/>
            </w:r>
          </w:p>
        </w:tc>
      </w:tr>
      <w:tr w:rsidR="00431ECC" w:rsidRPr="009215EC" w14:paraId="481688B7" w14:textId="77777777" w:rsidTr="00693CA5">
        <w:tc>
          <w:tcPr>
            <w:tcW w:w="1129" w:type="dxa"/>
            <w:vMerge w:val="restart"/>
            <w:vAlign w:val="center"/>
          </w:tcPr>
          <w:p w14:paraId="156BC1CC" w14:textId="40FDD132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</w:rPr>
              <w:t>TRPM7</w:t>
            </w:r>
          </w:p>
        </w:tc>
        <w:tc>
          <w:tcPr>
            <w:tcW w:w="3828" w:type="dxa"/>
            <w:vAlign w:val="center"/>
          </w:tcPr>
          <w:p w14:paraId="0CE274BE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t>Myosin Heavy Chain IIA (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MHCIIa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>)</w:t>
            </w:r>
          </w:p>
          <w:p w14:paraId="61F66EDF" w14:textId="5137FC84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DbGFyazwvQXV0aG9yPjxZZWFyPjIwMDY8L1llYXI+PElE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</w:fldData>
              </w:fldChar>
            </w:r>
            <w:r w:rsidR="000B7FC6" w:rsidRPr="009215EC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DbGFyazwvQXV0aG9yPjxZZWFyPjIwMDY8L1llYXI+PElE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</w:fldData>
              </w:fldChar>
            </w:r>
            <w:r w:rsidR="000B7FC6" w:rsidRPr="009215EC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9215EC">
              <w:rPr>
                <w:rFonts w:ascii="Times New Roman" w:hAnsi="Times New Roman" w:cs="Times New Roman"/>
                <w:color w:val="000000"/>
              </w:rPr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(Clark et al., 2006; Middelbeek et al., 2016)</w: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460850F4" w14:textId="20DC14C3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MHCIIa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 promotes invasion and migration of breast cancer cell lines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HdWlsYmVydDwvQXV0aG9yPjxZZWFyPjIwMTM8L1llYXI+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HdWlsYmVydDwvQXV0aG9yPjxZZWFyPjIwMTM8L1llYXI+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Guilbert et al., 2013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431ECC" w:rsidRPr="009215EC" w14:paraId="01945911" w14:textId="77777777" w:rsidTr="00693CA5">
        <w:tc>
          <w:tcPr>
            <w:tcW w:w="1129" w:type="dxa"/>
            <w:vMerge/>
            <w:vAlign w:val="center"/>
          </w:tcPr>
          <w:p w14:paraId="3CACA8BE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1BA62ECE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t>Annexin 1a</w:t>
            </w:r>
          </w:p>
          <w:p w14:paraId="46D2517F" w14:textId="31F83D7A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9215EC">
              <w:rPr>
                <w:rFonts w:ascii="Times New Roman" w:hAnsi="Times New Roman" w:cs="Times New Roman"/>
              </w:rPr>
              <w:fldChar w:fldCharType="begin">
                <w:fldData xml:space="preserve">PEVuZE5vdGU+PENpdGU+PEF1dGhvcj5Eb3JvdmtvdjwvQXV0aG9yPjxZZWFyPjIwMDQ8L1llYXI+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==
</w:fldData>
              </w:fldChar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</w:rPr>
              <w:fldChar w:fldCharType="begin">
                <w:fldData xml:space="preserve">PEVuZE5vdGU+PENpdGU+PEF1dGhvcj5Eb3JvdmtvdjwvQXV0aG9yPjxZZWFyPjIwMDQ8L1llYXI+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==
</w:fldData>
              </w:fldChar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</w:rPr>
            </w:r>
            <w:r w:rsidR="000B7FC6" w:rsidRPr="009215EC">
              <w:rPr>
                <w:rFonts w:ascii="Times New Roman" w:hAnsi="Times New Roman" w:cs="Times New Roman"/>
              </w:rPr>
              <w:fldChar w:fldCharType="end"/>
            </w:r>
            <w:r w:rsidRPr="009215EC">
              <w:rPr>
                <w:rFonts w:ascii="Times New Roman" w:hAnsi="Times New Roman" w:cs="Times New Roman"/>
              </w:rPr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Dorovkov &amp; Ryazanov, 2004; Zhao et al., 2015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0D8D5220" w14:textId="096F8F29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Annexin 1A expression is upregulated in basal-like breast cancer cell lines, regulating metastasis and TGF-ß 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signaling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kZSBHcmFhdXc8L0F1dGhvcj48WWVhcj4yMDEwPC9ZZWFy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kZSBHcmFhdXc8L0F1dGhvcj48WWVhcj4yMDEwPC9ZZWFy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de Graauw et al., 2010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431ECC" w:rsidRPr="009215EC" w14:paraId="0635A23B" w14:textId="77777777" w:rsidTr="00693CA5">
        <w:tc>
          <w:tcPr>
            <w:tcW w:w="1129" w:type="dxa"/>
            <w:vMerge/>
            <w:vAlign w:val="center"/>
          </w:tcPr>
          <w:p w14:paraId="2387B9C9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209E036A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9215EC">
              <w:rPr>
                <w:rFonts w:ascii="Times New Roman" w:hAnsi="Times New Roman" w:cs="Times New Roman"/>
                <w:color w:val="000000"/>
                <w:lang w:val="en-US"/>
              </w:rPr>
              <w:t>Smad2</w:t>
            </w:r>
          </w:p>
          <w:p w14:paraId="28EF1DAD" w14:textId="701E95C9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</w:rPr>
              <w:fldChar w:fldCharType="begin">
                <w:fldData xml:space="preserve">PEVuZE5vdGU+PENpdGU+PEF1dGhvcj5GYW5nPC9BdXRob3I+PFllYXI+MjAxNDwvWWVhcj48SURU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</w:fldData>
              </w:fldChar>
            </w:r>
            <w:r w:rsidR="000B7FC6" w:rsidRPr="009215EC">
              <w:rPr>
                <w:rFonts w:ascii="Times New Roman" w:hAnsi="Times New Roman" w:cs="Times New Roman"/>
                <w:lang w:val="en-US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</w:rPr>
              <w:fldChar w:fldCharType="begin">
                <w:fldData xml:space="preserve">PEVuZE5vdGU+PENpdGU+PEF1dGhvcj5GYW5nPC9BdXRob3I+PFllYXI+MjAxNDwvWWVhcj48SURU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</w:fldData>
              </w:fldChar>
            </w:r>
            <w:r w:rsidR="000B7FC6" w:rsidRPr="009215EC">
              <w:rPr>
                <w:rFonts w:ascii="Times New Roman" w:hAnsi="Times New Roman" w:cs="Times New Roman"/>
                <w:lang w:val="en-US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</w:rPr>
            </w:r>
            <w:r w:rsidR="000B7FC6" w:rsidRPr="009215EC">
              <w:rPr>
                <w:rFonts w:ascii="Times New Roman" w:hAnsi="Times New Roman" w:cs="Times New Roman"/>
              </w:rPr>
              <w:fldChar w:fldCharType="end"/>
            </w:r>
            <w:r w:rsidRPr="009215EC">
              <w:rPr>
                <w:rFonts w:ascii="Times New Roman" w:hAnsi="Times New Roman" w:cs="Times New Roman"/>
              </w:rPr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US"/>
              </w:rPr>
              <w:t>(L. Fang et al., 2014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78523E86" w14:textId="107961AA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Smad2 phosphorylation is increased in patients, suggesting a </w:t>
            </w:r>
            <w:r w:rsidR="00593A2C" w:rsidRPr="009215EC">
              <w:rPr>
                <w:rFonts w:ascii="Times New Roman" w:hAnsi="Times New Roman" w:cs="Times New Roman"/>
                <w:lang w:val="en-GB"/>
              </w:rPr>
              <w:t xml:space="preserve">poor </w:t>
            </w:r>
            <w:r w:rsidRPr="009215EC">
              <w:rPr>
                <w:rFonts w:ascii="Times New Roman" w:hAnsi="Times New Roman" w:cs="Times New Roman"/>
                <w:lang w:val="en-GB"/>
              </w:rPr>
              <w:t xml:space="preserve">prognosis of survival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kZSBLcnVpamY8L0F1dGhvcj48WWVhcj4yMDEzPC9ZZWFy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kZSBLcnVpamY8L0F1dGhvcj48WWVhcj4yMDEzPC9ZZWFy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de Kruijf et al., 2013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431ECC" w:rsidRPr="009215EC" w14:paraId="6C425909" w14:textId="77777777" w:rsidTr="00693CA5">
        <w:tc>
          <w:tcPr>
            <w:tcW w:w="1129" w:type="dxa"/>
            <w:vAlign w:val="center"/>
          </w:tcPr>
          <w:p w14:paraId="601FA44D" w14:textId="51C117BC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</w:rPr>
              <w:t>TRPM8</w:t>
            </w:r>
          </w:p>
        </w:tc>
        <w:tc>
          <w:tcPr>
            <w:tcW w:w="3828" w:type="dxa"/>
            <w:vAlign w:val="center"/>
          </w:tcPr>
          <w:p w14:paraId="004A2A68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t>5-HT 1β</w:t>
            </w:r>
          </w:p>
          <w:p w14:paraId="38EF0440" w14:textId="3FCD84B9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</w:rPr>
              <w:fldChar w:fldCharType="begin">
                <w:fldData xml:space="preserve">PEVuZE5vdGU+PENpdGU+PEF1dGhvcj5WaW51ZWxhLUZlcm5hbmRlejwvQXV0aG9yPjxZZWFyPjIw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</w:fldData>
              </w:fldChar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</w:rPr>
              <w:fldChar w:fldCharType="begin">
                <w:fldData xml:space="preserve">PEVuZE5vdGU+PENpdGU+PEF1dGhvcj5WaW51ZWxhLUZlcm5hbmRlejwvQXV0aG9yPjxZZWFyPjIw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</w:fldData>
              </w:fldChar>
            </w:r>
            <w:r w:rsidR="000B7FC6" w:rsidRPr="009215EC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</w:rPr>
            </w:r>
            <w:r w:rsidR="000B7FC6" w:rsidRPr="009215EC">
              <w:rPr>
                <w:rFonts w:ascii="Times New Roman" w:hAnsi="Times New Roman" w:cs="Times New Roman"/>
              </w:rPr>
              <w:fldChar w:fldCharType="end"/>
            </w:r>
            <w:r w:rsidRPr="009215EC">
              <w:rPr>
                <w:rFonts w:ascii="Times New Roman" w:hAnsi="Times New Roman" w:cs="Times New Roman"/>
              </w:rPr>
            </w:r>
            <w:r w:rsidRPr="009215EC">
              <w:rPr>
                <w:rFonts w:ascii="Times New Roman" w:hAnsi="Times New Roman" w:cs="Times New Roman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</w:rPr>
              <w:t>(Vinuela-Fernandez et al., 2014)</w:t>
            </w:r>
            <w:r w:rsidRPr="009215E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4482E2C4" w14:textId="68E82FC5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5-HT receptor expression is up-regulated in the highly invasive cell line MDA-MB-231. 5-HT receptor is implicated in cell invasion and 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tumor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 growth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HYXV0YW08L0F1dGhvcj48WWVhcj4yMDE2PC9ZZWFyPjxJ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HYXV0YW08L0F1dGhvcj48WWVhcj4yMDE2PC9ZZWFyPjxJ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Gautam et al., 2016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431ECC" w:rsidRPr="009215EC" w14:paraId="0F0715FE" w14:textId="77777777" w:rsidTr="00693CA5">
        <w:tc>
          <w:tcPr>
            <w:tcW w:w="1129" w:type="dxa"/>
            <w:vMerge w:val="restart"/>
            <w:vAlign w:val="center"/>
          </w:tcPr>
          <w:p w14:paraId="153EA4E8" w14:textId="2CD3B06F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</w:rPr>
              <w:t>TRPV1</w:t>
            </w:r>
          </w:p>
        </w:tc>
        <w:tc>
          <w:tcPr>
            <w:tcW w:w="3828" w:type="dxa"/>
            <w:vAlign w:val="center"/>
          </w:tcPr>
          <w:p w14:paraId="0DCE205E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9215EC">
              <w:rPr>
                <w:rFonts w:ascii="Times New Roman" w:hAnsi="Times New Roman" w:cs="Times New Roman"/>
                <w:color w:val="000000"/>
              </w:rPr>
              <w:t>Cbl</w:t>
            </w:r>
            <w:proofErr w:type="spellEnd"/>
            <w:r w:rsidRPr="009215EC">
              <w:rPr>
                <w:rFonts w:ascii="Times New Roman" w:hAnsi="Times New Roman" w:cs="Times New Roman"/>
                <w:color w:val="000000"/>
              </w:rPr>
              <w:t xml:space="preserve"> </w:t>
            </w:r>
          </w:p>
          <w:p w14:paraId="1F4907CA" w14:textId="2049A660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aTwvQXV0aG9yPjxZZWFyPjIwMTE8L1llYXI+PElEVGV4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</w:fldData>
              </w:fldChar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aTwvQXV0aG9yPjxZZWFyPjIwMTE8L1llYXI+PElEVGV4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</w:fldData>
              </w:fldChar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9215EC">
              <w:rPr>
                <w:rFonts w:ascii="Times New Roman" w:hAnsi="Times New Roman" w:cs="Times New Roman"/>
                <w:color w:val="000000"/>
              </w:rPr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</w:rPr>
              <w:t>(S. Li et al., 2011)</w: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4FBC8A01" w14:textId="46FBECC5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t>Cbl</w:t>
            </w:r>
            <w:proofErr w:type="spellEnd"/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t xml:space="preserve"> is a predictor of favourable prognosis in breast cancer </w:t>
            </w: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fldChar w:fldCharType="begin">
                <w:fldData xml:space="preserve">PEVuZE5vdGU+PENpdGU+PEF1dGhvcj5MaXU8L0F1dGhvcj48WWVhcj4yMDIwPC9ZZWFyPjxJRFRl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</w:fldData>
              </w:fldChar>
            </w:r>
            <w:r w:rsidR="000B7FC6" w:rsidRPr="009215EC"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color w:val="000000"/>
                <w:lang w:val="en-GB"/>
              </w:rPr>
              <w:fldChar w:fldCharType="begin">
                <w:fldData xml:space="preserve">PEVuZE5vdGU+PENpdGU+PEF1dGhvcj5MaXU8L0F1dGhvcj48WWVhcj4yMDIwPC9ZZWFyPjxJRFRl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</w:fldData>
              </w:fldChar>
            </w:r>
            <w:r w:rsidR="000B7FC6" w:rsidRPr="009215EC"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color w:val="000000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</w: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(Daniels et al., 2019; W. Li et al., 2018; Liu et al., 2020; L. Xu et al., 2017)</w:t>
            </w: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</w:tc>
      </w:tr>
      <w:tr w:rsidR="00431ECC" w:rsidRPr="009215EC" w14:paraId="2EFFCEE3" w14:textId="77777777" w:rsidTr="00693CA5">
        <w:tc>
          <w:tcPr>
            <w:tcW w:w="1129" w:type="dxa"/>
            <w:vMerge/>
            <w:vAlign w:val="center"/>
          </w:tcPr>
          <w:p w14:paraId="5C88D50F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314795CC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t xml:space="preserve">EGFR </w:t>
            </w:r>
          </w:p>
          <w:p w14:paraId="08627FD6" w14:textId="65162D30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Bode&lt;/Author&gt;&lt;Year&gt;2009&lt;/Year&gt;&lt;IDText&gt;Transient receptor potential type vanilloid 1 suppresses skin carcinogenesis&lt;/IDText&gt;&lt;DisplayText&gt;(Bode et al., 2009)&lt;/DisplayText&gt;&lt;record&gt;&lt;dates&gt;&lt;pub-dates&gt;&lt;date&gt;Feb&lt;/date&gt;&lt;/pub-dates&gt;&lt;year&gt;2009&lt;/year&gt;&lt;/dates&gt;&lt;keywords&gt;&lt;keyword&gt;Animals&lt;/keyword&gt;&lt;keyword&gt;Carcinogens&lt;/keyword&gt;&lt;keyword&gt;Cell Line, Tumor&lt;/keyword&gt;&lt;keyword&gt;Cell Transformation, Neoplastic&lt;/keyword&gt;&lt;keyword&gt;Down-Regulation&lt;/keyword&gt;&lt;keyword&gt;ErbB Receptors&lt;/keyword&gt;&lt;keyword&gt;Lysosomes&lt;/keyword&gt;&lt;keyword&gt;Mice&lt;/keyword&gt;&lt;keyword&gt;Mice, Knockout&lt;/keyword&gt;&lt;keyword&gt;Protein Structure, Tertiary&lt;/keyword&gt;&lt;keyword&gt;Proto-Oncogene Proteins c-cbl&lt;/keyword&gt;&lt;keyword&gt;Skin Neoplasms&lt;/keyword&gt;&lt;keyword&gt;TRPV Cation Channels&lt;/keyword&gt;&lt;keyword&gt;Tetradecanoylphorbol Acetate&lt;/keyword&gt;&lt;keyword&gt;Ubiquitin&lt;/keyword&gt;&lt;/keywords&gt;&lt;urls&gt;&lt;related-urls&gt;&lt;url&gt;https://www.ncbi.nlm.nih.gov/pubmed/19155296&lt;/url&gt;&lt;/related-urls&gt;&lt;/urls&gt;&lt;isbn&gt;1538-7445&lt;/isbn&gt;&lt;custom2&gt;PMC2669313&lt;/custom2&gt;&lt;titles&gt;&lt;title&gt;Transient receptor potential type vanilloid 1 suppresses skin carcinogenesis&lt;/title&gt;&lt;secondary-title&gt;Cancer Res&lt;/secondary-title&gt;&lt;/titles&gt;&lt;pages&gt;905-13&lt;/pages&gt;&lt;number&gt;3&lt;/number&gt;&lt;contributors&gt;&lt;authors&gt;&lt;author&gt;Bode, A. M.&lt;/author&gt;&lt;author&gt;Cho, Y. Y.&lt;/author&gt;&lt;author&gt;Zheng, D.&lt;/author&gt;&lt;author&gt;Zhu, F.&lt;/author&gt;&lt;author&gt;Ericson, M. E.&lt;/author&gt;&lt;author&gt;Ma, W. Y.&lt;/author&gt;&lt;author&gt;Yao, K.&lt;/author&gt;&lt;author&gt;Dong, Z.&lt;/author&gt;&lt;/authors&gt;&lt;/contributors&gt;&lt;edition&gt;2009/01/20&lt;/edition&gt;&lt;language&gt;eng&lt;/language&gt;&lt;added-date format="utc"&gt;1598845528&lt;/added-date&gt;&lt;ref-type name="Journal Article"&gt;17&lt;/ref-type&gt;&lt;rec-number&gt;650&lt;/rec-number&gt;&lt;last-updated-date format="utc"&gt;1598845528&lt;/last-updated-date&gt;&lt;accession-num&gt;19155296&lt;/accession-num&gt;&lt;electronic-resource-num&gt;10.1158/0008-5472.CAN-08-3263&lt;/electronic-resource-num&gt;&lt;volume&gt;69&lt;/volume&gt;&lt;/record&gt;&lt;/Cite&gt;&lt;/EndNote&gt;</w:instrTex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(Bode et al., 2009)</w: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45CEF0FC" w14:textId="60319F14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222222"/>
                <w:shd w:val="clear" w:color="auto" w:fill="FFFFFF"/>
                <w:lang w:val="en-GB"/>
              </w:rPr>
              <w:t>EGFR is over-expressed in metastatic breast cancer and</w:t>
            </w: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t xml:space="preserve"> TNBC </w:t>
            </w: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&gt;&lt;Author&gt;Masuda&lt;/Author&gt;&lt;Year&gt;2012&lt;/Year&gt;&lt;IDText&gt;Role of epidermal growth factor receptor in breast cancer&lt;/IDText&gt;&lt;DisplayText&gt;(Masuda, 2012)&lt;/DisplayText&gt;&lt;record&gt;&lt;dates&gt;&lt;pub-dates&gt;&lt;date&gt;2&lt;/date&gt;&lt;/pub-dates&gt;&lt;year&gt;2012&lt;/year&gt;&lt;/dates&gt;&lt;keywords&gt;&lt;keyword&gt;Breast cancer,EGFR,Inflammatory breast cancer,Targeted therapy,Triple-negative breast cancer&lt;/keyword&gt;&lt;/keywords&gt;&lt;urls&gt;&lt;related-urls&gt;&lt;url&gt;https://link.springer.com/article/10.1007/s10549-012-2289-9&lt;/url&gt;&lt;/related-urls&gt;&lt;/urls&gt;&lt;isbn&gt;01676806&lt;/isbn&gt;&lt;titles&gt;&lt;title&gt;Role of epidermal growth factor receptor in breast cancer&lt;/title&gt;&lt;/titles&gt;&lt;pages&gt;331--345&lt;/pages&gt;&lt;contributors&gt;&lt;authors&gt;&lt;author&gt;Masuda, Hiroko and Zhang Dongwei and Bartholomeusz Chandra and Doihara Hiroyoshi and Hortobagyi Gabriel N. and Ueno Naoto T.&lt;/author&gt;&lt;/authors&gt;&lt;/contributors&gt;&lt;added-date format="utc"&gt;1599064519&lt;/added-date&gt;&lt;ref-type name="Generic"&gt;13&lt;/ref-type&gt;&lt;rec-number&gt;798&lt;/rec-number&gt;&lt;last-updated-date format="utc"&gt;1599064519&lt;/last-updated-date&gt;&lt;electronic-resource-num&gt;10.1007/s10549-012-2289-9&lt;/electronic-resource-num&gt;&lt;volume&gt;136&lt;/volume&gt;&lt;/record&gt;&lt;/Cite&gt;&lt;/EndNote&gt;</w:instrText>
            </w: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(Masuda, 2012)</w:t>
            </w: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t>.</w:t>
            </w:r>
          </w:p>
        </w:tc>
      </w:tr>
      <w:tr w:rsidR="00431ECC" w:rsidRPr="009215EC" w14:paraId="59A8012E" w14:textId="77777777" w:rsidTr="00693CA5">
        <w:tc>
          <w:tcPr>
            <w:tcW w:w="1129" w:type="dxa"/>
            <w:vMerge/>
            <w:vAlign w:val="center"/>
          </w:tcPr>
          <w:p w14:paraId="4F628F62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7697851D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t>FAF1</w:t>
            </w:r>
          </w:p>
          <w:p w14:paraId="13238702" w14:textId="7AF3546E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LaW08L0F1dGhvcj48WWVhcj4yMDA2PC9ZZWFyPjxJRFRl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</w:fldData>
              </w:fldChar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LaW08L0F1dGhvcj48WWVhcj4yMDA2PC9ZZWFyPjxJRFRl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</w:fldData>
              </w:fldChar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9215EC">
              <w:rPr>
                <w:rFonts w:ascii="Times New Roman" w:hAnsi="Times New Roman" w:cs="Times New Roman"/>
                <w:color w:val="000000"/>
              </w:rPr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</w:rPr>
              <w:t>(S. Kim et al., 2006)</w: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54FF1A7D" w14:textId="1089998A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222222"/>
                <w:shd w:val="clear" w:color="auto" w:fill="FFFFFF"/>
                <w:lang w:val="en-GB"/>
              </w:rPr>
              <w:t xml:space="preserve">A positive correlation has been observed between the survival of patients with metastasis-free breast cancer and FAF1 expression </w:t>
            </w:r>
            <w:r w:rsidRPr="009215EC">
              <w:rPr>
                <w:rFonts w:ascii="Times New Roman" w:hAnsi="Times New Roman" w:cs="Times New Roman"/>
                <w:color w:val="222222"/>
                <w:shd w:val="clear" w:color="auto" w:fill="FFFFFF"/>
                <w:lang w:val="en-GB"/>
              </w:rPr>
              <w:fldChar w:fldCharType="begin">
                <w:fldData xml:space="preserve">PEVuZE5vdGU+PENpdGU+PEF1dGhvcj5YaWU8L0F1dGhvcj48WWVhcj4yMDE3PC9ZZWFyPjxJRFRl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</w:fldData>
              </w:fldChar>
            </w:r>
            <w:r w:rsidR="000B7FC6" w:rsidRPr="009215EC">
              <w:rPr>
                <w:rFonts w:ascii="Times New Roman" w:hAnsi="Times New Roman" w:cs="Times New Roman"/>
                <w:color w:val="222222"/>
                <w:shd w:val="clear" w:color="auto" w:fill="FFFFFF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color w:val="222222"/>
                <w:shd w:val="clear" w:color="auto" w:fill="FFFFFF"/>
                <w:lang w:val="en-GB"/>
              </w:rPr>
              <w:fldChar w:fldCharType="begin">
                <w:fldData xml:space="preserve">PEVuZE5vdGU+PENpdGU+PEF1dGhvcj5YaWU8L0F1dGhvcj48WWVhcj4yMDE3PC9ZZWFyPjxJRFRl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</w:fldData>
              </w:fldChar>
            </w:r>
            <w:r w:rsidR="000B7FC6" w:rsidRPr="009215EC">
              <w:rPr>
                <w:rFonts w:ascii="Times New Roman" w:hAnsi="Times New Roman" w:cs="Times New Roman"/>
                <w:color w:val="222222"/>
                <w:shd w:val="clear" w:color="auto" w:fill="FFFFFF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color w:val="222222"/>
                <w:shd w:val="clear" w:color="auto" w:fill="FFFFFF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color w:val="222222"/>
                <w:shd w:val="clear" w:color="auto" w:fill="FFFFFF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color w:val="222222"/>
                <w:shd w:val="clear" w:color="auto" w:fill="FFFFFF"/>
                <w:lang w:val="en-GB"/>
              </w:rPr>
            </w:r>
            <w:r w:rsidRPr="009215EC">
              <w:rPr>
                <w:rFonts w:ascii="Times New Roman" w:hAnsi="Times New Roman" w:cs="Times New Roman"/>
                <w:color w:val="222222"/>
                <w:shd w:val="clear" w:color="auto" w:fill="FFFFFF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222222"/>
                <w:shd w:val="clear" w:color="auto" w:fill="FFFFFF"/>
                <w:lang w:val="en-GB"/>
              </w:rPr>
              <w:t>(F. Xie et al., 2017)</w:t>
            </w:r>
            <w:r w:rsidRPr="009215EC">
              <w:rPr>
                <w:rFonts w:ascii="Times New Roman" w:hAnsi="Times New Roman" w:cs="Times New Roman"/>
                <w:color w:val="222222"/>
                <w:shd w:val="clear" w:color="auto" w:fill="FFFFFF"/>
                <w:lang w:val="en-GB"/>
              </w:rPr>
              <w:fldChar w:fldCharType="end"/>
            </w:r>
          </w:p>
        </w:tc>
      </w:tr>
      <w:tr w:rsidR="00431ECC" w:rsidRPr="009215EC" w14:paraId="7DB9EC41" w14:textId="77777777" w:rsidTr="00693CA5">
        <w:tc>
          <w:tcPr>
            <w:tcW w:w="1129" w:type="dxa"/>
            <w:vMerge/>
            <w:vAlign w:val="center"/>
          </w:tcPr>
          <w:p w14:paraId="71248DA0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71F09CF1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  <w:shd w:val="clear" w:color="auto" w:fill="FFFFFF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000000"/>
                <w:shd w:val="clear" w:color="auto" w:fill="FFFFFF"/>
                <w:lang w:val="en-GB"/>
              </w:rPr>
              <w:t>GABARAP</w:t>
            </w:r>
          </w:p>
          <w:p w14:paraId="225A2ED5" w14:textId="121E7E74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  <w:shd w:val="clear" w:color="auto" w:fill="FFFFFF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color w:val="000000"/>
                <w:shd w:val="clear" w:color="auto" w:fill="FFFFFF"/>
                <w:lang w:val="en-GB"/>
              </w:rPr>
              <w:instrText xml:space="preserve"> ADDIN EN.CITE &lt;EndNote&gt;&lt;Cite&gt;&lt;Author&gt;Laínez&lt;/Author&gt;&lt;Year&gt;2010&lt;/Year&gt;&lt;IDText&gt;GABAA receptor associated protein (GABARAP) modulates TRPV1 expression and channel function and desensitization&lt;/IDText&gt;&lt;DisplayText&gt;(Laínez et al., 2010)&lt;/DisplayText&gt;&lt;record&gt;&lt;dates&gt;&lt;pub-dates&gt;&lt;date&gt;Jun&lt;/date&gt;&lt;/pub-dates&gt;&lt;year&gt;2010&lt;/year&gt;&lt;/dates&gt;&lt;keywords&gt;&lt;keyword&gt;Adaptor Proteins, Signal Transducing&lt;/keyword&gt;&lt;keyword&gt;Calcium&lt;/keyword&gt;&lt;keyword&gt;Capsaicin&lt;/keyword&gt;&lt;keyword&gt;Cell Membrane&lt;/keyword&gt;&lt;keyword&gt;Cells, Cultured&lt;/keyword&gt;&lt;keyword&gt;Cytosol&lt;/keyword&gt;&lt;keyword&gt;Electrophysiology&lt;/keyword&gt;&lt;keyword&gt;Ganglia, Spinal&lt;/keyword&gt;&lt;keyword&gt;Gene Library&lt;/keyword&gt;&lt;keyword&gt;Humans&lt;/keyword&gt;&lt;keyword&gt;Immunoenzyme Techniques&lt;/keyword&gt;&lt;keyword&gt;Ion Channel Gating&lt;/keyword&gt;&lt;keyword&gt;Kidney&lt;/keyword&gt;&lt;keyword&gt;Microtubule-Associated Proteins&lt;/keyword&gt;&lt;keyword&gt;Sensory System Agents&lt;/keyword&gt;&lt;keyword&gt;TRPV Cation Channels&lt;/keyword&gt;&lt;keyword&gt;Tubulin&lt;/keyword&gt;&lt;keyword&gt;Two-Hybrid System Techniques&lt;/keyword&gt;&lt;/keywords&gt;&lt;urls&gt;&lt;related-urls&gt;&lt;url&gt;https://www.ncbi.nlm.nih.gov/pubmed/20179142&lt;/url&gt;&lt;/related-urls&gt;&lt;/urls&gt;&lt;isbn&gt;1530-6860&lt;/isbn&gt;&lt;titles&gt;&lt;title&gt;GABAA receptor associated protein (GABARAP) modulates TRPV1 expression and channel function and desensitization&lt;/title&gt;&lt;secondary-title&gt;FASEB J&lt;/secondary-title&gt;&lt;/titles&gt;&lt;pages&gt;1958-70&lt;/pages&gt;&lt;number&gt;6&lt;/number&gt;&lt;contributors&gt;&lt;authors&gt;&lt;author&gt;Laínez, S.&lt;/author&gt;&lt;author&gt;Valente, P.&lt;/author&gt;&lt;author&gt;Ontoria-Oviedo, I.&lt;/author&gt;&lt;author&gt;Estévez-Herrera, J.&lt;/author&gt;&lt;author&gt;Camprubí-Robles, M.&lt;/author&gt;&lt;author&gt;Ferrer-Montiel, A.&lt;/author&gt;&lt;author&gt;Planells-Cases, R.&lt;/author&gt;&lt;/authors&gt;&lt;/contributors&gt;&lt;edition&gt;2010/02/23&lt;/edition&gt;&lt;language&gt;eng&lt;/language&gt;&lt;added-date format="utc"&gt;1599498899&lt;/added-date&gt;&lt;ref-type name="Journal Article"&gt;17&lt;/ref-type&gt;&lt;rec-number&gt;822&lt;/rec-number&gt;&lt;last-updated-date format="utc"&gt;1599498899&lt;/last-updated-date&gt;&lt;accession-num&gt;20179142&lt;/accession-num&gt;&lt;electronic-resource-num&gt;10.1096/fj.09-151472&lt;/electronic-resource-num&gt;&lt;volume&gt;24&lt;/volume&gt;&lt;/record&gt;&lt;/Cite&gt;&lt;/EndNote&gt;</w:instrText>
            </w:r>
            <w:r w:rsidRPr="009215EC">
              <w:rPr>
                <w:rFonts w:ascii="Times New Roman" w:hAnsi="Times New Roman" w:cs="Times New Roman"/>
                <w:color w:val="000000"/>
                <w:shd w:val="clear" w:color="auto" w:fill="FFFFFF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  <w:shd w:val="clear" w:color="auto" w:fill="FFFFFF"/>
                <w:lang w:val="en-GB"/>
              </w:rPr>
              <w:t>(Laínez et al., 2010)</w:t>
            </w:r>
            <w:r w:rsidRPr="009215EC">
              <w:rPr>
                <w:rFonts w:ascii="Times New Roman" w:hAnsi="Times New Roman" w:cs="Times New Roman"/>
                <w:color w:val="000000"/>
                <w:shd w:val="clear" w:color="auto" w:fill="FFFFFF"/>
                <w:lang w:val="en-GB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78C37705" w14:textId="2370754C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000000"/>
                <w:shd w:val="clear" w:color="auto" w:fill="FFFFFF"/>
                <w:lang w:val="en-GB"/>
              </w:rPr>
              <w:t xml:space="preserve">GABARAP has been described as a </w:t>
            </w:r>
            <w:proofErr w:type="spellStart"/>
            <w:r w:rsidRPr="009215EC">
              <w:rPr>
                <w:rFonts w:ascii="Times New Roman" w:hAnsi="Times New Roman" w:cs="Times New Roman"/>
                <w:color w:val="000000"/>
                <w:shd w:val="clear" w:color="auto" w:fill="FFFFFF"/>
                <w:lang w:val="en-GB"/>
              </w:rPr>
              <w:t>tumor</w:t>
            </w:r>
            <w:proofErr w:type="spellEnd"/>
            <w:r w:rsidRPr="009215EC">
              <w:rPr>
                <w:rFonts w:ascii="Times New Roman" w:hAnsi="Times New Roman" w:cs="Times New Roman"/>
                <w:color w:val="000000"/>
                <w:shd w:val="clear" w:color="auto" w:fill="FFFFFF"/>
                <w:lang w:val="en-GB"/>
              </w:rPr>
              <w:t xml:space="preserve"> suppressor in breast cancer where their mRNA and protein expression levels were significantly downregulated in invasive and ductal lobular carcinomas compared to normal breast tissue </w:t>
            </w:r>
            <w:r w:rsidRPr="009215EC">
              <w:rPr>
                <w:rFonts w:ascii="Times New Roman" w:hAnsi="Times New Roman" w:cs="Times New Roman"/>
                <w:color w:val="000000"/>
                <w:shd w:val="clear" w:color="auto" w:fill="FFFFFF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color w:val="000000"/>
                <w:shd w:val="clear" w:color="auto" w:fill="FFFFFF"/>
                <w:lang w:val="en-GB"/>
              </w:rPr>
              <w:instrText xml:space="preserve"> ADDIN EN.CITE &lt;EndNote&gt;&lt;Cite&gt;&lt;Author&gt;Klebig&lt;/Author&gt;&lt;Year&gt;2005&lt;/Year&gt;&lt;IDText&gt;Characterization of {gamma}-aminobutyric acid type A receptor-associated protein, a novel tumor suppressor, showing reduced expression in breast cancer&lt;/IDText&gt;&lt;DisplayText&gt;(Klebig et al., 2005)&lt;/DisplayText&gt;&lt;record&gt;&lt;dates&gt;&lt;pub-dates&gt;&lt;date&gt;Jan&lt;/date&gt;&lt;/pub-dates&gt;&lt;year&gt;2005&lt;/year&gt;&lt;/dates&gt;&lt;keywords&gt;&lt;keyword&gt;Adaptor Proteins, Signal Transducing&lt;/keyword&gt;&lt;keyword&gt;Azacitidine&lt;/keyword&gt;&lt;keyword&gt;Breast Neoplasms&lt;/keyword&gt;&lt;keyword&gt;Cell Growth Processes&lt;/keyword&gt;&lt;keyword&gt;Cell Line, Tumor&lt;/keyword&gt;&lt;keyword&gt;DNA Methylation&lt;/keyword&gt;&lt;keyword&gt;DNA Mutational Analysis&lt;/keyword&gt;&lt;keyword&gt;Decitabine&lt;/keyword&gt;&lt;keyword&gt;Down-Regulation&lt;/keyword&gt;&lt;keyword&gt;Gene Expression Regulation, Neoplastic&lt;/keyword&gt;&lt;keyword&gt;Genes, Tumor Suppressor&lt;/keyword&gt;&lt;keyword&gt;Humans&lt;/keyword&gt;&lt;keyword&gt;Microtubule-Associated Proteins&lt;/keyword&gt;&lt;keyword&gt;RNA, Messenger&lt;/keyword&gt;&lt;keyword&gt;Reverse Transcriptase Polymerase Chain Reaction&lt;/keyword&gt;&lt;keyword&gt;Subcellular Fractions&lt;/keyword&gt;&lt;keyword&gt;Transfection&lt;/keyword&gt;&lt;keyword&gt;Up-Regulation&lt;/keyword&gt;&lt;/keywords&gt;&lt;urls&gt;&lt;related-urls&gt;&lt;url&gt;https://www.ncbi.nlm.nih.gov/pubmed/15695379&lt;/url&gt;&lt;/related-urls&gt;&lt;/urls&gt;&lt;isbn&gt;0008-5472&lt;/isbn&gt;&lt;titles&gt;&lt;title&gt;Characterization of {gamma}-aminobutyric acid type A receptor-associated protein, a novel tumor suppressor, showing reduced expression in breast cancer&lt;/title&gt;&lt;secondary-title&gt;Cancer Res&lt;/secondary-title&gt;&lt;/titles&gt;&lt;pages&gt;394-400&lt;/pages&gt;&lt;number&gt;2&lt;/number&gt;&lt;contributors&gt;&lt;authors&gt;&lt;author&gt;Klebig, C.&lt;/author&gt;&lt;author&gt;Seitz, S.&lt;/author&gt;&lt;author&gt;Arnold, W.&lt;/author&gt;&lt;author&gt;Deutschmann, N.&lt;/author&gt;&lt;author&gt;Pacyna-Gengelbach, M.&lt;/author&gt;&lt;author&gt;Scherneck, S.&lt;/author&gt;&lt;author&gt;Petersen, I.&lt;/author&gt;&lt;/authors&gt;&lt;/contributors&gt;&lt;language&gt;eng&lt;/language&gt;&lt;added-date format="utc"&gt;1599628493&lt;/added-date&gt;&lt;ref-type name="Journal Article"&gt;17&lt;/ref-type&gt;&lt;rec-number&gt;844&lt;/rec-number&gt;&lt;last-updated-date format="utc"&gt;1599628493&lt;/last-updated-date&gt;&lt;accession-num&gt;15695379&lt;/accession-num&gt;&lt;volume&gt;65&lt;/volume&gt;&lt;/record&gt;&lt;/Cite&gt;&lt;/EndNote&gt;</w:instrText>
            </w:r>
            <w:r w:rsidRPr="009215EC">
              <w:rPr>
                <w:rFonts w:ascii="Times New Roman" w:hAnsi="Times New Roman" w:cs="Times New Roman"/>
                <w:color w:val="000000"/>
                <w:shd w:val="clear" w:color="auto" w:fill="FFFFFF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  <w:shd w:val="clear" w:color="auto" w:fill="FFFFFF"/>
                <w:lang w:val="en-GB"/>
              </w:rPr>
              <w:t>(Klebig et al., 2005)</w:t>
            </w:r>
            <w:r w:rsidRPr="009215EC">
              <w:rPr>
                <w:rFonts w:ascii="Times New Roman" w:hAnsi="Times New Roman" w:cs="Times New Roman"/>
                <w:color w:val="000000"/>
                <w:shd w:val="clear" w:color="auto" w:fill="FFFFFF"/>
                <w:lang w:val="en-GB"/>
              </w:rPr>
              <w:fldChar w:fldCharType="end"/>
            </w:r>
          </w:p>
        </w:tc>
      </w:tr>
      <w:tr w:rsidR="00431ECC" w:rsidRPr="009215EC" w14:paraId="75C7F483" w14:textId="77777777" w:rsidTr="00693CA5">
        <w:tc>
          <w:tcPr>
            <w:tcW w:w="1129" w:type="dxa"/>
            <w:vMerge/>
            <w:vAlign w:val="center"/>
          </w:tcPr>
          <w:p w14:paraId="514D0829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0945EE4D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t>TRPA1</w:t>
            </w:r>
          </w:p>
          <w:p w14:paraId="133EE816" w14:textId="7D48973E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YWxhczwvQXV0aG9yPjxZZWFyPjIwMDk8L1llYXI+PElE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</w:fldData>
              </w:fldChar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YWxhczwvQXV0aG9yPjxZZWFyPjIwMDk8L1llYXI+PElE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</w:fldData>
              </w:fldChar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9215EC">
              <w:rPr>
                <w:rFonts w:ascii="Times New Roman" w:hAnsi="Times New Roman" w:cs="Times New Roman"/>
                <w:color w:val="000000"/>
              </w:rPr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</w:rPr>
              <w:t>(Akopian, Ruparel, Jeske, &amp; Hargreaves, 2007; Salas, Hargreaves, &amp; Akopian, 2009)</w: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6F5A49A3" w14:textId="271EF6B2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shd w:val="clear" w:color="auto" w:fill="FFFFFF"/>
                <w:lang w:val="en-GB"/>
              </w:rPr>
              <w:t xml:space="preserve">TRPA1 is overexpressed </w:t>
            </w:r>
            <w:r w:rsidR="00A45A96" w:rsidRPr="009215EC">
              <w:rPr>
                <w:rFonts w:ascii="Times New Roman" w:hAnsi="Times New Roman" w:cs="Times New Roman"/>
                <w:shd w:val="clear" w:color="auto" w:fill="FFFFFF"/>
                <w:lang w:val="en-GB"/>
              </w:rPr>
              <w:t xml:space="preserve">in breast cancer tissue </w:t>
            </w:r>
            <w:r w:rsidRPr="009215EC">
              <w:rPr>
                <w:rFonts w:ascii="Times New Roman" w:hAnsi="Times New Roman" w:cs="Times New Roman"/>
                <w:shd w:val="clear" w:color="auto" w:fill="FFFFFF"/>
                <w:lang w:val="en-GB"/>
              </w:rPr>
              <w:t xml:space="preserve">promoting tolerance to oxidative stress of </w:t>
            </w:r>
            <w:proofErr w:type="spellStart"/>
            <w:r w:rsidRPr="009215EC">
              <w:rPr>
                <w:rFonts w:ascii="Times New Roman" w:hAnsi="Times New Roman" w:cs="Times New Roman"/>
                <w:shd w:val="clear" w:color="auto" w:fill="FFFFFF"/>
                <w:lang w:val="en-GB"/>
              </w:rPr>
              <w:t>tumor</w:t>
            </w:r>
            <w:proofErr w:type="spellEnd"/>
            <w:r w:rsidRPr="009215EC">
              <w:rPr>
                <w:rFonts w:ascii="Times New Roman" w:hAnsi="Times New Roman" w:cs="Times New Roman"/>
                <w:shd w:val="clear" w:color="auto" w:fill="FFFFFF"/>
                <w:lang w:val="en-GB"/>
              </w:rPr>
              <w:t xml:space="preserve"> cells and its inhibition reduces </w:t>
            </w:r>
            <w:proofErr w:type="spellStart"/>
            <w:r w:rsidRPr="009215EC">
              <w:rPr>
                <w:rFonts w:ascii="Times New Roman" w:hAnsi="Times New Roman" w:cs="Times New Roman"/>
                <w:shd w:val="clear" w:color="auto" w:fill="FFFFFF"/>
                <w:lang w:val="en-GB"/>
              </w:rPr>
              <w:t>tumor</w:t>
            </w:r>
            <w:proofErr w:type="spellEnd"/>
            <w:r w:rsidRPr="009215EC">
              <w:rPr>
                <w:rFonts w:ascii="Times New Roman" w:hAnsi="Times New Roman" w:cs="Times New Roman"/>
                <w:shd w:val="clear" w:color="auto" w:fill="FFFFFF"/>
                <w:lang w:val="en-GB"/>
              </w:rPr>
              <w:t xml:space="preserve"> growth and improves sensitivity to chemotherapy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UYWthaGFzaGk8L0F1dGhvcj48WWVhcj4yMDE4PC9ZZWFy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UYWthaGFzaGk8L0F1dGhvcj48WWVhcj4yMDE4PC9ZZWFy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Takahashi et al., 2018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431ECC" w:rsidRPr="009215EC" w14:paraId="0444F893" w14:textId="77777777" w:rsidTr="00693CA5">
        <w:tc>
          <w:tcPr>
            <w:tcW w:w="1129" w:type="dxa"/>
            <w:vMerge w:val="restart"/>
            <w:vAlign w:val="center"/>
          </w:tcPr>
          <w:p w14:paraId="62EE2D7B" w14:textId="4E58533F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>TRPV2</w:t>
            </w:r>
          </w:p>
        </w:tc>
        <w:tc>
          <w:tcPr>
            <w:tcW w:w="3828" w:type="dxa"/>
            <w:vAlign w:val="center"/>
          </w:tcPr>
          <w:p w14:paraId="60A8AF6D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t>TRPV1</w:t>
            </w:r>
          </w:p>
          <w:p w14:paraId="6653A4D2" w14:textId="2F2D1C5D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fldChar w:fldCharType="begin">
                <w:fldData xml:space="preserve">PEVuZE5vdGU+PENpdGU+PEF1dGhvcj5MaWFwaTwvQXV0aG9yPjxZZWFyPjIwMDU8L1llYXI+PElE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</w:fldData>
              </w:fldChar>
            </w:r>
            <w:r w:rsidR="000B7FC6" w:rsidRPr="009215EC"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color w:val="000000"/>
                <w:lang w:val="en-GB"/>
              </w:rPr>
              <w:fldChar w:fldCharType="begin">
                <w:fldData xml:space="preserve">PEVuZE5vdGU+PENpdGU+PEF1dGhvcj5MaWFwaTwvQXV0aG9yPjxZZWFyPjIwMDU8L1llYXI+PElE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</w:fldData>
              </w:fldChar>
            </w:r>
            <w:r w:rsidR="000B7FC6" w:rsidRPr="009215EC"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color w:val="000000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</w: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(Hellwig, Albrecht, Harteneck, Schultz, &amp; Schaefer, 2005; Liapi &amp; Wood, 2005; Rutter, Ma, Leveridge, &amp; Bonnert, 2005)</w:t>
            </w: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31E6F4AA" w14:textId="5216B675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eastAsia="Arial" w:hAnsi="Times New Roman" w:cs="Times New Roman"/>
                <w:lang w:val="en-GB"/>
              </w:rPr>
              <w:t xml:space="preserve">TRPV1 activity exerts an antitumoral role in breast cancer, promoting cell death </w:t>
            </w:r>
            <w:r w:rsidRPr="009215EC">
              <w:rPr>
                <w:rFonts w:ascii="Times New Roman" w:hAnsi="Times New Roman" w:cs="Times New Roman"/>
                <w:color w:val="000000"/>
                <w:shd w:val="clear" w:color="auto" w:fill="FFFFFF"/>
                <w:lang w:val="en-GB"/>
              </w:rPr>
              <w:fldChar w:fldCharType="begin">
                <w:fldData xml:space="preserve">PEVuZE5vdGU+PENpdGU+PEF1dGhvcj5XZWJlcjwvQXV0aG9yPjxZZWFyPjIwMTY8L1llYXI+PElE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</w:fldData>
              </w:fldChar>
            </w:r>
            <w:r w:rsidR="000B7FC6" w:rsidRPr="009215EC">
              <w:rPr>
                <w:rFonts w:ascii="Times New Roman" w:hAnsi="Times New Roman" w:cs="Times New Roman"/>
                <w:color w:val="000000"/>
                <w:shd w:val="clear" w:color="auto" w:fill="FFFFFF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color w:val="000000"/>
                <w:shd w:val="clear" w:color="auto" w:fill="FFFFFF"/>
                <w:lang w:val="en-GB"/>
              </w:rPr>
              <w:fldChar w:fldCharType="begin">
                <w:fldData xml:space="preserve">PEVuZE5vdGU+PENpdGU+PEF1dGhvcj5XZWJlcjwvQXV0aG9yPjxZZWFyPjIwMTY8L1llYXI+PElE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</w:fldData>
              </w:fldChar>
            </w:r>
            <w:r w:rsidR="000B7FC6" w:rsidRPr="009215EC">
              <w:rPr>
                <w:rFonts w:ascii="Times New Roman" w:hAnsi="Times New Roman" w:cs="Times New Roman"/>
                <w:color w:val="000000"/>
                <w:shd w:val="clear" w:color="auto" w:fill="FFFFFF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color w:val="000000"/>
                <w:shd w:val="clear" w:color="auto" w:fill="FFFFFF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color w:val="000000"/>
                <w:shd w:val="clear" w:color="auto" w:fill="FFFFFF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color w:val="000000"/>
                <w:shd w:val="clear" w:color="auto" w:fill="FFFFFF"/>
                <w:lang w:val="en-GB"/>
              </w:rPr>
            </w:r>
            <w:r w:rsidRPr="009215EC">
              <w:rPr>
                <w:rFonts w:ascii="Times New Roman" w:hAnsi="Times New Roman" w:cs="Times New Roman"/>
                <w:color w:val="000000"/>
                <w:shd w:val="clear" w:color="auto" w:fill="FFFFFF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  <w:shd w:val="clear" w:color="auto" w:fill="FFFFFF"/>
                <w:lang w:val="en-GB"/>
              </w:rPr>
              <w:t>(Nazıroğlu et al., 2017; Nur, Nazıroğlu, &amp; Deveci, 2017; Weber et al., 2016)</w:t>
            </w:r>
            <w:r w:rsidRPr="009215EC">
              <w:rPr>
                <w:rFonts w:ascii="Times New Roman" w:hAnsi="Times New Roman" w:cs="Times New Roman"/>
                <w:color w:val="000000"/>
                <w:shd w:val="clear" w:color="auto" w:fill="FFFFFF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color w:val="000000"/>
                <w:shd w:val="clear" w:color="auto" w:fill="FFFFFF"/>
                <w:lang w:val="en-GB"/>
              </w:rPr>
              <w:t xml:space="preserve"> </w:t>
            </w:r>
            <w:r w:rsidRPr="009215EC">
              <w:rPr>
                <w:rFonts w:ascii="Times New Roman" w:eastAsia="Arial" w:hAnsi="Times New Roman" w:cs="Times New Roman"/>
                <w:lang w:val="en-GB"/>
              </w:rPr>
              <w:t>and decreased cell proliferation.</w:t>
            </w:r>
          </w:p>
        </w:tc>
      </w:tr>
      <w:tr w:rsidR="00431ECC" w:rsidRPr="009215EC" w14:paraId="313E48AF" w14:textId="77777777" w:rsidTr="00693CA5">
        <w:tc>
          <w:tcPr>
            <w:tcW w:w="1129" w:type="dxa"/>
            <w:vMerge/>
            <w:vAlign w:val="center"/>
          </w:tcPr>
          <w:p w14:paraId="7A2A3FBA" w14:textId="29A231AC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597DA1B8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t>ACBD3</w:t>
            </w:r>
          </w:p>
          <w:p w14:paraId="41DBBB81" w14:textId="31162B91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fldChar w:fldCharType="begin">
                <w:fldData xml:space="preserve">PEVuZE5vdGU+PENpdGU+PEF1dGhvcj5TdG9rZXM8L0F1dGhvcj48WWVhcj4yMDA0PC9ZZWFyPjxJ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</w:fldData>
              </w:fldChar>
            </w:r>
            <w:r w:rsidR="000B7FC6" w:rsidRPr="009215EC"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color w:val="000000"/>
                <w:lang w:val="en-GB"/>
              </w:rPr>
              <w:fldChar w:fldCharType="begin">
                <w:fldData xml:space="preserve">PEVuZE5vdGU+PENpdGU+PEF1dGhvcj5TdG9rZXM8L0F1dGhvcj48WWVhcj4yMDA0PC9ZZWFyPjxJ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</w:fldData>
              </w:fldChar>
            </w:r>
            <w:r w:rsidR="000B7FC6" w:rsidRPr="009215EC"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color w:val="000000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</w: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(Stokes, Shimoda, Koblan-Huberson, Adra, &amp; Turner, 2004)</w:t>
            </w: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25B5244C" w14:textId="67FA1F22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212121"/>
                <w:shd w:val="clear" w:color="auto" w:fill="FFFFFF"/>
                <w:lang w:val="en-GB"/>
              </w:rPr>
              <w:t xml:space="preserve">ACBD3 overexpression correlates with poor prognosis in breast cancer, promoting tumorigenesis via activation of </w:t>
            </w:r>
            <w:proofErr w:type="spellStart"/>
            <w:r w:rsidRPr="009215EC">
              <w:rPr>
                <w:rFonts w:ascii="Times New Roman" w:hAnsi="Times New Roman" w:cs="Times New Roman"/>
                <w:color w:val="212121"/>
                <w:shd w:val="clear" w:color="auto" w:fill="FFFFFF"/>
                <w:lang w:val="en-GB"/>
              </w:rPr>
              <w:t>Wnt</w:t>
            </w:r>
            <w:proofErr w:type="spellEnd"/>
            <w:r w:rsidRPr="009215EC">
              <w:rPr>
                <w:rFonts w:ascii="Times New Roman" w:hAnsi="Times New Roman" w:cs="Times New Roman"/>
                <w:color w:val="212121"/>
                <w:shd w:val="clear" w:color="auto" w:fill="FFFFFF"/>
                <w:lang w:val="en-GB"/>
              </w:rPr>
              <w:t xml:space="preserve">/β-catenin signalling </w:t>
            </w:r>
            <w:r w:rsidRPr="009215EC">
              <w:rPr>
                <w:rFonts w:ascii="Times New Roman" w:hAnsi="Times New Roman" w:cs="Times New Roman"/>
                <w:color w:val="212121"/>
                <w:shd w:val="clear" w:color="auto" w:fill="FFFFFF"/>
                <w:lang w:val="en-GB"/>
              </w:rPr>
              <w:fldChar w:fldCharType="begin">
                <w:fldData xml:space="preserve">PEVuZE5vdGU+PENpdGU+PEF1dGhvcj5IdWFuZzwvQXV0aG9yPjxZZWFyPjIwMTg8L1llYXI+PElE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</w:fldData>
              </w:fldChar>
            </w:r>
            <w:r w:rsidR="000B7FC6" w:rsidRPr="009215EC">
              <w:rPr>
                <w:rFonts w:ascii="Times New Roman" w:hAnsi="Times New Roman" w:cs="Times New Roman"/>
                <w:color w:val="212121"/>
                <w:shd w:val="clear" w:color="auto" w:fill="FFFFFF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color w:val="212121"/>
                <w:shd w:val="clear" w:color="auto" w:fill="FFFFFF"/>
                <w:lang w:val="en-GB"/>
              </w:rPr>
              <w:fldChar w:fldCharType="begin">
                <w:fldData xml:space="preserve">PEVuZE5vdGU+PENpdGU+PEF1dGhvcj5IdWFuZzwvQXV0aG9yPjxZZWFyPjIwMTg8L1llYXI+PElE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</w:fldData>
              </w:fldChar>
            </w:r>
            <w:r w:rsidR="000B7FC6" w:rsidRPr="009215EC">
              <w:rPr>
                <w:rFonts w:ascii="Times New Roman" w:hAnsi="Times New Roman" w:cs="Times New Roman"/>
                <w:color w:val="212121"/>
                <w:shd w:val="clear" w:color="auto" w:fill="FFFFFF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color w:val="212121"/>
                <w:shd w:val="clear" w:color="auto" w:fill="FFFFFF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color w:val="212121"/>
                <w:shd w:val="clear" w:color="auto" w:fill="FFFFFF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color w:val="212121"/>
                <w:shd w:val="clear" w:color="auto" w:fill="FFFFFF"/>
                <w:lang w:val="en-GB"/>
              </w:rPr>
            </w:r>
            <w:r w:rsidRPr="009215EC">
              <w:rPr>
                <w:rFonts w:ascii="Times New Roman" w:hAnsi="Times New Roman" w:cs="Times New Roman"/>
                <w:color w:val="212121"/>
                <w:shd w:val="clear" w:color="auto" w:fill="FFFFFF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212121"/>
                <w:shd w:val="clear" w:color="auto" w:fill="FFFFFF"/>
                <w:lang w:val="en-GB"/>
              </w:rPr>
              <w:t>(Huang et al., 2018)</w:t>
            </w:r>
            <w:r w:rsidRPr="009215EC">
              <w:rPr>
                <w:rFonts w:ascii="Times New Roman" w:hAnsi="Times New Roman" w:cs="Times New Roman"/>
                <w:color w:val="212121"/>
                <w:shd w:val="clear" w:color="auto" w:fill="FFFFFF"/>
                <w:lang w:val="en-GB"/>
              </w:rPr>
              <w:fldChar w:fldCharType="end"/>
            </w:r>
          </w:p>
        </w:tc>
      </w:tr>
      <w:tr w:rsidR="00431ECC" w:rsidRPr="009215EC" w14:paraId="0C7349D6" w14:textId="77777777" w:rsidTr="00693CA5">
        <w:tc>
          <w:tcPr>
            <w:tcW w:w="1129" w:type="dxa"/>
            <w:vMerge w:val="restart"/>
            <w:vAlign w:val="center"/>
          </w:tcPr>
          <w:p w14:paraId="1D6451F8" w14:textId="57B10800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>TRPV4</w:t>
            </w:r>
          </w:p>
        </w:tc>
        <w:tc>
          <w:tcPr>
            <w:tcW w:w="3828" w:type="dxa"/>
            <w:vAlign w:val="center"/>
          </w:tcPr>
          <w:p w14:paraId="27384D6D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t>β-</w:t>
            </w:r>
            <w:proofErr w:type="spellStart"/>
            <w:r w:rsidRPr="009215EC">
              <w:rPr>
                <w:rFonts w:ascii="Times New Roman" w:hAnsi="Times New Roman" w:cs="Times New Roman"/>
                <w:color w:val="000000"/>
              </w:rPr>
              <w:t>catenin</w:t>
            </w:r>
            <w:proofErr w:type="spellEnd"/>
            <w:r w:rsidRPr="009215EC">
              <w:rPr>
                <w:rFonts w:ascii="Times New Roman" w:hAnsi="Times New Roman" w:cs="Times New Roman"/>
                <w:color w:val="000000"/>
              </w:rPr>
              <w:t>/E-</w:t>
            </w:r>
            <w:proofErr w:type="spellStart"/>
            <w:r w:rsidRPr="009215EC">
              <w:rPr>
                <w:rFonts w:ascii="Times New Roman" w:hAnsi="Times New Roman" w:cs="Times New Roman"/>
                <w:color w:val="000000"/>
              </w:rPr>
              <w:t>Cadherin</w:t>
            </w:r>
            <w:proofErr w:type="spellEnd"/>
          </w:p>
          <w:p w14:paraId="2CA961A6" w14:textId="5E80FF7D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b2thYmU8L0F1dGhvcj48WWVhcj4yMDEwPC9ZZWFyPjxJ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</w:fldData>
              </w:fldChar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b2thYmU8L0F1dGhvcj48WWVhcj4yMDEwPC9ZZWFyPjxJ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</w:fldData>
              </w:fldChar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9215EC">
              <w:rPr>
                <w:rFonts w:ascii="Times New Roman" w:hAnsi="Times New Roman" w:cs="Times New Roman"/>
                <w:color w:val="000000"/>
              </w:rPr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</w:rPr>
              <w:t>(Kida et al., 2012; Sokabe, Fukumi-Tominaga, Yonemura, Mizuno, &amp; Tominaga, 2010)</w: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7913ECE0" w14:textId="0A635FF8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Protein complex that plays crucial roles in EMT and metastatic behaviour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&lt;EndNote&gt;&lt;Cite&gt;&lt;Author&gt;Corso&lt;/Author&gt;&lt;Year&gt;2020&lt;/Year&gt;&lt;IDText&gt;E-cadherin deregulation in breast cancer&lt;/IDText&gt;&lt;DisplayText&gt;(Corso et al., 2020)&lt;/DisplayText&gt;&lt;record&gt;&lt;dates&gt;&lt;pub-dates&gt;&lt;date&gt;Jun&lt;/date&gt;&lt;/pub-dates&gt;&lt;year&gt;2020&lt;/year&gt;&lt;/dates&gt;&lt;keywords&gt;&lt;keyword&gt;E-cadherin&lt;/keyword&gt;&lt;keyword&gt;breast cancer&lt;/keyword&gt;&lt;keyword&gt;breast cancer metastases&lt;/keyword&gt;&lt;keyword&gt;breast cancer prognosis&lt;/keyword&gt;&lt;keyword&gt;breast cancer survival&lt;/keyword&gt;&lt;/keywords&gt;&lt;urls&gt;&lt;related-urls&gt;&lt;url&gt;https://www.ncbi.nlm.nih.gov/pubmed/32301282&lt;/url&gt;&lt;/related-urls&gt;&lt;/urls&gt;&lt;isbn&gt;1582-4934&lt;/isbn&gt;&lt;custom2&gt;PMC7294130&lt;/custom2&gt;&lt;titles&gt;&lt;title&gt;E-cadherin deregulation in breast cancer&lt;/title&gt;&lt;secondary-title&gt;J Cell Mol Med&lt;/secondary-title&gt;&lt;/titles&gt;&lt;pages&gt;5930-5936&lt;/pages&gt;&lt;number&gt;11&lt;/number&gt;&lt;contributors&gt;&lt;authors&gt;&lt;author&gt;Corso, G.&lt;/author&gt;&lt;author&gt;Figueiredo, J.&lt;/author&gt;&lt;author&gt;De Angelis, S. P.&lt;/author&gt;&lt;author&gt;Corso, F.&lt;/author&gt;&lt;author&gt;Girardi, A.&lt;/author&gt;&lt;author&gt;Pereira, J.&lt;/author&gt;&lt;author&gt;Seruca, R.&lt;/author&gt;&lt;author&gt;Bonanni, B.&lt;/author&gt;&lt;author&gt;Carneiro, P.&lt;/author&gt;&lt;author&gt;Pravettoni, G.&lt;/author&gt;&lt;author&gt;Guerini Rocco, E.&lt;/author&gt;&lt;author&gt;Veronesi, P.&lt;/author&gt;&lt;author&gt;Montagna, G.&lt;/author&gt;&lt;author&gt;Sacchini, V.&lt;/author&gt;&lt;author&gt;Gandini, S.&lt;/author&gt;&lt;/authors&gt;&lt;/contributors&gt;&lt;edition&gt;2020/04/16&lt;/edition&gt;&lt;language&gt;eng&lt;/language&gt;&lt;added-date format="utc"&gt;1600627015&lt;/added-date&gt;&lt;ref-type name="Journal Article"&gt;17&lt;/ref-type&gt;&lt;rec-number&gt;1012&lt;/rec-number&gt;&lt;last-updated-date format="utc"&gt;1600627015&lt;/last-updated-date&gt;&lt;accession-num&gt;32301282&lt;/accession-num&gt;&lt;electronic-resource-num&gt;10.1111/jcmm.15140&lt;/electronic-resource-num&gt;&lt;volume&gt;24&lt;/volume&gt;&lt;/record&gt;&lt;/Cite&gt;&lt;/EndNote&gt;</w:instrTex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Corso et al., 2020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431ECC" w:rsidRPr="009215EC" w14:paraId="6BEAFADE" w14:textId="77777777" w:rsidTr="00693CA5">
        <w:tc>
          <w:tcPr>
            <w:tcW w:w="1129" w:type="dxa"/>
            <w:vMerge/>
            <w:vAlign w:val="center"/>
          </w:tcPr>
          <w:p w14:paraId="3EFEB5CF" w14:textId="57118F3D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0BD0B7C0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9215EC">
              <w:rPr>
                <w:rFonts w:ascii="Times New Roman" w:hAnsi="Times New Roman" w:cs="Times New Roman"/>
                <w:color w:val="000000"/>
              </w:rPr>
              <w:t>Fyn</w:t>
            </w:r>
            <w:proofErr w:type="spellEnd"/>
          </w:p>
          <w:p w14:paraId="4C918A02" w14:textId="2C5C83B9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Xu&lt;/Author&gt;&lt;Year&gt;2003&lt;/Year&gt;&lt;IDText&gt;Regulation of a transient receptor potential (TRP) channel by tyrosine phosphorylation. SRC family kinase-dependent tyrosine phosphorylation of TRPV4 on TYR-253 mediates its response to hypotonic stress&lt;/IDText&gt;&lt;DisplayText&gt;(H. Xu et al., 2003)&lt;/DisplayText&gt;&lt;record&gt;&lt;dates&gt;&lt;pub-dates&gt;&lt;date&gt;Mar&lt;/date&gt;&lt;/pub-dates&gt;&lt;year&gt;2003&lt;/year&gt;&lt;/dates&gt;&lt;keywords&gt;&lt;keyword&gt;Amino Acid Sequence&lt;/keyword&gt;&lt;keyword&gt;Animals&lt;/keyword&gt;&lt;keyword&gt;Base Sequence&lt;/keyword&gt;&lt;keyword&gt;Cation Transport Proteins&lt;/keyword&gt;&lt;keyword&gt;Cell Line&lt;/keyword&gt;&lt;keyword&gt;DNA Primers&lt;/keyword&gt;&lt;keyword&gt;Immunohistochemistry&lt;/keyword&gt;&lt;keyword&gt;Ion Channels&lt;/keyword&gt;&lt;keyword&gt;Mice&lt;/keyword&gt;&lt;keyword&gt;Molecular Sequence Data&lt;/keyword&gt;&lt;keyword&gt;Osmolar Concentration&lt;/keyword&gt;&lt;keyword&gt;Phosphorylation&lt;/keyword&gt;&lt;keyword&gt;Sequence Homology, Amino Acid&lt;/keyword&gt;&lt;keyword&gt;TRPV Cation Channels&lt;/keyword&gt;&lt;keyword&gt;Tyrosine&lt;/keyword&gt;&lt;keyword&gt;src-Family Kinases&lt;/keyword&gt;&lt;/keywords&gt;&lt;urls&gt;&lt;related-urls&gt;&lt;url&gt;https://www.ncbi.nlm.nih.gov/pubmed/12538589&lt;/url&gt;&lt;/related-urls&gt;&lt;/urls&gt;&lt;isbn&gt;0021-9258&lt;/isbn&gt;&lt;titles&gt;&lt;title&gt;Regulation of a transient receptor potential (TRP) channel by tyrosine phosphorylation. SRC family kinase-dependent tyrosine phosphorylation of TRPV4 on TYR-253 mediates its response to hypotonic stress&lt;/title&gt;&lt;secondary-title&gt;J Biol Chem&lt;/secondary-title&gt;&lt;/titles&gt;&lt;pages&gt;11520-7&lt;/pages&gt;&lt;number&gt;13&lt;/number&gt;&lt;contributors&gt;&lt;authors&gt;&lt;author&gt;Xu, H.&lt;/author&gt;&lt;author&gt;Zhao, H.&lt;/author&gt;&lt;author&gt;Tian, W.&lt;/author&gt;&lt;author&gt;Yoshida, K.&lt;/author&gt;&lt;author&gt;Roullet, J. B.&lt;/author&gt;&lt;author&gt;Cohen, D. M.&lt;/author&gt;&lt;/authors&gt;&lt;/contributors&gt;&lt;edition&gt;2003/01/21&lt;/edition&gt;&lt;language&gt;eng&lt;/language&gt;&lt;added-date format="utc"&gt;1600618513&lt;/added-date&gt;&lt;ref-type name="Journal Article"&gt;17&lt;/ref-type&gt;&lt;rec-number&gt;965&lt;/rec-number&gt;&lt;last-updated-date format="utc"&gt;1600618513&lt;/last-updated-date&gt;&lt;accession-num&gt;12538589&lt;/accession-num&gt;&lt;electronic-resource-num&gt;10.1074/jbc.M211061200&lt;/electronic-resource-num&gt;&lt;volume&gt;278&lt;/volume&gt;&lt;/record&gt;&lt;/Cite&gt;&lt;/EndNote&gt;</w:instrTex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</w:rPr>
              <w:t>(H. Xu et al., 2003)</w: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06685755" w14:textId="1C9DFE49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t xml:space="preserve">Fyn promotes breast cancer progression through EMT </w:t>
            </w: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&gt;&lt;Author&gt;Xie&lt;/Author&gt;&lt;Year&gt;2016&lt;/Year&gt;&lt;IDText&gt;FYN promotes breast cancer progression through epithelial-mesenchymal transition&lt;/IDText&gt;&lt;DisplayText&gt;(Y. G. Xie et al., 2016)&lt;/DisplayText&gt;&lt;record&gt;&lt;dates&gt;&lt;pub-dates&gt;&lt;date&gt;Aug&lt;/date&gt;&lt;/pub-dates&gt;&lt;year&gt;2016&lt;/year&gt;&lt;/dates&gt;&lt;keywords&gt;&lt;keyword&gt;Breast&lt;/keyword&gt;&lt;keyword&gt;Breast Neoplasms&lt;/keyword&gt;&lt;keyword&gt;Cell Line, Tumor&lt;/keyword&gt;&lt;keyword&gt;Cell Movement&lt;/keyword&gt;&lt;keyword&gt;Cell Proliferation&lt;/keyword&gt;&lt;keyword&gt;Disease Progression&lt;/keyword&gt;&lt;keyword&gt;Down-Regulation&lt;/keyword&gt;&lt;keyword&gt;Epithelial-Mesenchymal Transition&lt;/keyword&gt;&lt;keyword&gt;Female&lt;/keyword&gt;&lt;keyword&gt;Fibroblast Growth Factor 2&lt;/keyword&gt;&lt;keyword&gt;Forkhead Box Protein O1&lt;/keyword&gt;&lt;keyword&gt;Humans&lt;/keyword&gt;&lt;keyword&gt;MCF-7 Cells&lt;/keyword&gt;&lt;keyword&gt;Mitogen-Activated Protein Kinase Kinases&lt;/keyword&gt;&lt;keyword&gt;Neoplasm Invasiveness&lt;/keyword&gt;&lt;keyword&gt;Phosphatidylinositol 3-Kinases&lt;/keyword&gt;&lt;keyword&gt;Proto-Oncogene Proteins c-akt&lt;/keyword&gt;&lt;keyword&gt;Proto-Oncogene Proteins c-fyn&lt;/keyword&gt;&lt;keyword&gt;Signal Transduction&lt;/keyword&gt;&lt;keyword&gt;Transcription Factors&lt;/keyword&gt;&lt;keyword&gt;Up-Regulation&lt;/keyword&gt;&lt;/keywords&gt;&lt;urls&gt;&lt;related-urls&gt;&lt;url&gt;https://www.ncbi.nlm.nih.gov/pubmed/27349276&lt;/url&gt;&lt;/related-urls&gt;&lt;/urls&gt;&lt;isbn&gt;1791-2431&lt;/isbn&gt;&lt;titles&gt;&lt;title&gt;FYN promotes breast cancer progression through epithelial-mesenchymal transition&lt;/title&gt;&lt;secondary-title&gt;Oncol Rep&lt;/secondary-title&gt;&lt;/titles&gt;&lt;pages&gt;1000-6&lt;/pages&gt;&lt;number&gt;2&lt;/number&gt;&lt;contributors&gt;&lt;authors&gt;&lt;author&gt;Xie, Y. G.&lt;/author&gt;&lt;author&gt;Yu, Y.&lt;/author&gt;&lt;author&gt;Hou, L. K.&lt;/author&gt;&lt;author&gt;Wang, X.&lt;/author&gt;&lt;author&gt;Zhang, B.&lt;/author&gt;&lt;author&gt;Cao, X. C.&lt;/author&gt;&lt;/authors&gt;&lt;/contributors&gt;&lt;edition&gt;2016/06/22&lt;/edition&gt;&lt;language&gt;eng&lt;/language&gt;&lt;added-date format="utc"&gt;1600627163&lt;/added-date&gt;&lt;ref-type name="Journal Article"&gt;17&lt;/ref-type&gt;&lt;rec-number&gt;1013&lt;/rec-number&gt;&lt;last-updated-date format="utc"&gt;1600627163&lt;/last-updated-date&gt;&lt;accession-num&gt;27349276&lt;/accession-num&gt;&lt;electronic-resource-num&gt;10.3892/or.2016.4894&lt;/electronic-resource-num&gt;&lt;volume&gt;36&lt;/volume&gt;&lt;/record&gt;&lt;/Cite&gt;&lt;/EndNote&gt;</w:instrText>
            </w: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(Y. G. Xie et al., 2016)</w:t>
            </w: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t xml:space="preserve"> and promotes a mesenchymal phenotype in breast cancer cells </w:t>
            </w: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&lt;EndNote&gt;&lt;Cite&gt;&lt;Author&gt;Lee&lt;/Author&gt;&lt;Year&gt;2018&lt;/Year&gt;&lt;IDText&gt;FYN promotes mesenchymal phenotypes of basal type breast cancer cells through STAT5/NOTCH2 signaling node&lt;/IDText&gt;&lt;DisplayText&gt;(Lee et al., 2018)&lt;/DisplayText&gt;&lt;record&gt;&lt;dates&gt;&lt;pub-dates&gt;&lt;date&gt;04&lt;/date&gt;&lt;/pub-dates&gt;&lt;year&gt;2018&lt;/year&gt;&lt;/dates&gt;&lt;keywords&gt;&lt;keyword&gt;Animals&lt;/keyword&gt;&lt;keyword&gt;Breast Neoplasms&lt;/keyword&gt;&lt;keyword&gt;Cell Line, Tumor&lt;/keyword&gt;&lt;keyword&gt;Epithelial-Mesenchymal Transition&lt;/keyword&gt;&lt;keyword&gt;Female&lt;/keyword&gt;&lt;keyword&gt;Humans&lt;/keyword&gt;&lt;keyword&gt;MCF-7 Cells&lt;/keyword&gt;&lt;keyword&gt;Mice&lt;/keyword&gt;&lt;keyword&gt;Mice, Inbred BALB C&lt;/keyword&gt;&lt;keyword&gt;Mice, Inbred NOD&lt;/keyword&gt;&lt;keyword&gt;Mice, Nude&lt;/keyword&gt;&lt;keyword&gt;Mice, SCID&lt;/keyword&gt;&lt;keyword&gt;Phenotype&lt;/keyword&gt;&lt;keyword&gt;Proto-Oncogene Proteins c-fyn&lt;/keyword&gt;&lt;keyword&gt;Receptor, Notch2&lt;/keyword&gt;&lt;keyword&gt;STAT5 Transcription Factor&lt;/keyword&gt;&lt;keyword&gt;Signal Transduction&lt;/keyword&gt;&lt;keyword&gt;Tumor Suppressor Proteins&lt;/keyword&gt;&lt;/keywords&gt;&lt;urls&gt;&lt;related-urls&gt;&lt;url&gt;https://www.ncbi.nlm.nih.gov/pubmed/29348460&lt;/url&gt;&lt;/related-urls&gt;&lt;/urls&gt;&lt;isbn&gt;1476-5594&lt;/isbn&gt;&lt;titles&gt;&lt;title&gt;FYN promotes mesenchymal phenotypes of basal type breast cancer cells through STAT5/NOTCH2 signaling node&lt;/title&gt;&lt;secondary-title&gt;Oncogene&lt;/secondary-title&gt;&lt;/titles&gt;&lt;pages&gt;1857-1868&lt;/pages&gt;&lt;number&gt;14&lt;/number&gt;&lt;contributors&gt;&lt;authors&gt;&lt;author&gt;Lee, G. H.&lt;/author&gt;&lt;author&gt;Yoo, K. C.&lt;/author&gt;&lt;author&gt;An, Y.&lt;/author&gt;&lt;author&gt;Lee, H. J.&lt;/author&gt;&lt;author&gt;Lee, M.&lt;/author&gt;&lt;author&gt;Uddin, N.&lt;/author&gt;&lt;author&gt;Kim, M. J.&lt;/author&gt;&lt;author&gt;Kim, I. G.&lt;/author&gt;&lt;author&gt;Suh, Y.&lt;/author&gt;&lt;author&gt;Lee, S. J.&lt;/author&gt;&lt;/authors&gt;&lt;/contributors&gt;&lt;edition&gt;2018/01/19&lt;/edition&gt;&lt;language&gt;eng&lt;/language&gt;&lt;added-date format="utc"&gt;1600627229&lt;/added-date&gt;&lt;ref-type name="Journal Article"&gt;17&lt;/ref-type&gt;&lt;rec-number&gt;1014&lt;/rec-number&gt;&lt;last-updated-date format="utc"&gt;1600627229&lt;/last-updated-date&gt;&lt;accession-num&gt;29348460&lt;/accession-num&gt;&lt;electronic-resource-num&gt;10.1038/s41388-017-0114-y&lt;/electronic-resource-num&gt;&lt;volume&gt;37&lt;/volume&gt;&lt;/record&gt;&lt;/Cite&gt;&lt;/EndNote&gt;</w:instrText>
            </w: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(Lee et al., 2018)</w:t>
            </w: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</w:tc>
      </w:tr>
      <w:tr w:rsidR="00431ECC" w:rsidRPr="009215EC" w14:paraId="371348A7" w14:textId="77777777" w:rsidTr="00693CA5">
        <w:tc>
          <w:tcPr>
            <w:tcW w:w="1129" w:type="dxa"/>
            <w:vMerge/>
            <w:vAlign w:val="center"/>
          </w:tcPr>
          <w:p w14:paraId="3F72F636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3A1189EC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t>AQP5</w:t>
            </w:r>
          </w:p>
          <w:p w14:paraId="385C3DB3" w14:textId="32ED7BC4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Liu&lt;/Author&gt;&lt;Year&gt;2006&lt;/Year&gt;&lt;IDText&gt;A role for AQP5 in activation of TRPV4 by hypotonicity: concerted involvement of AQP5 and TRPV4 in regulation of cell volume recovery&lt;/IDText&gt;&lt;DisplayText&gt;(Liu et al., 2006)&lt;/DisplayText&gt;&lt;record&gt;&lt;dates&gt;&lt;pub-dates&gt;&lt;date&gt;Jun&lt;/date&gt;&lt;/pub-dates&gt;&lt;year&gt;2006&lt;/year&gt;&lt;/dates&gt;&lt;keywords&gt;&lt;keyword&gt;Animals&lt;/keyword&gt;&lt;keyword&gt;Aquaporin 5&lt;/keyword&gt;&lt;keyword&gt;Calcium&lt;/keyword&gt;&lt;keyword&gt;Cell Line&lt;/keyword&gt;&lt;keyword&gt;Cell Size&lt;/keyword&gt;&lt;keyword&gt;Humans&lt;/keyword&gt;&lt;keyword&gt;Hypotonic Solutions&lt;/keyword&gt;&lt;keyword&gt;Mice&lt;/keyword&gt;&lt;keyword&gt;Mice, Knockout&lt;/keyword&gt;&lt;keyword&gt;Mutagenesis&lt;/keyword&gt;&lt;keyword&gt;Osmolar Concentration&lt;/keyword&gt;&lt;keyword&gt;Rats&lt;/keyword&gt;&lt;keyword&gt;Recombinant Proteins&lt;/keyword&gt;&lt;keyword&gt;Salivary Glands&lt;/keyword&gt;&lt;keyword&gt;Sequence Deletion&lt;/keyword&gt;&lt;keyword&gt;TRPV Cation Channels&lt;/keyword&gt;&lt;/keywords&gt;&lt;urls&gt;&lt;related-urls&gt;&lt;url&gt;https://www.ncbi.nlm.nih.gov/pubmed/16571723&lt;/url&gt;&lt;/related-urls&gt;&lt;/urls&gt;&lt;isbn&gt;0021-9258&lt;/isbn&gt;&lt;titles&gt;&lt;title&gt;A role for AQP5 in activation of TRPV4 by hypotonicity: concerted involvement of AQP5 and TRPV4 in regulation of cell volume recovery&lt;/title&gt;&lt;secondary-title&gt;J Biol Chem&lt;/secondary-title&gt;&lt;/titles&gt;&lt;pages&gt;15485-95&lt;/pages&gt;&lt;number&gt;22&lt;/number&gt;&lt;contributors&gt;&lt;authors&gt;&lt;author&gt;Liu, X.&lt;/author&gt;&lt;author&gt;Bandyopadhyay, B. C.&lt;/author&gt;&lt;author&gt;Bandyopadhyay, B.&lt;/author&gt;&lt;author&gt;Nakamoto, T.&lt;/author&gt;&lt;author&gt;Singh, B.&lt;/author&gt;&lt;author&gt;Liedtke, W.&lt;/author&gt;&lt;author&gt;Melvin, J. E.&lt;/author&gt;&lt;author&gt;Ambudkar, I.&lt;/author&gt;&lt;/authors&gt;&lt;/contributors&gt;&lt;edition&gt;2006/03/29&lt;/edition&gt;&lt;language&gt;eng&lt;/language&gt;&lt;added-date format="utc"&gt;1600614231&lt;/added-date&gt;&lt;ref-type name="Journal Article"&gt;17&lt;/ref-type&gt;&lt;rec-number&gt;936&lt;/rec-number&gt;&lt;last-updated-date format="utc"&gt;1600614231&lt;/last-updated-date&gt;&lt;accession-num&gt;16571723&lt;/accession-num&gt;&lt;electronic-resource-num&gt;10.1074/jbc.M600549200&lt;/electronic-resource-num&gt;&lt;volume&gt;281&lt;/volume&gt;&lt;/record&gt;&lt;/Cite&gt;&lt;/EndNote&gt;</w:instrTex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</w:rPr>
              <w:t>(Liu et al., 2006)</w: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45B7CBD3" w14:textId="0546467B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AQP5 expression is a marker for proliferation and migration of breast cancer cells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&lt;EndNote&gt;&lt;Cite&gt;&lt;Author&gt;Jung&lt;/Author&gt;&lt;Year&gt;2011&lt;/Year&gt;&lt;IDText&gt;Aquaporin-5: A marker protein for proliferation and migration of human breast cancer cells&lt;/IDText&gt;&lt;DisplayText&gt;(Jung, 2011)&lt;/DisplayText&gt;&lt;record&gt;&lt;isbn&gt;19326203&lt;/isbn&gt;&lt;titles&gt;&lt;title&gt;Aquaporin-5: A marker protein for proliferation and migration of human breast cancer cells&lt;/title&gt;&lt;secondary-title&gt;PLoS ONE&lt;/secondary-title&gt;&lt;/titles&gt;&lt;number&gt;12&lt;/number&gt;&lt;contributors&gt;&lt;authors&gt;&lt;author&gt;Jung, Hyun Jun and Park Ji Young and Jeon Hyo Sung and Kwon Tae Hwan&lt;/author&gt;&lt;/authors&gt;&lt;/contributors&gt;&lt;added-date format="utc"&gt;1599047274&lt;/added-date&gt;&lt;ref-type name="Journal Article"&gt;17&lt;/ref-type&gt;&lt;dates&gt;&lt;year&gt;2011&lt;/year&gt;&lt;/dates&gt;&lt;rec-number&gt;755&lt;/rec-number&gt;&lt;last-updated-date format="utc"&gt;1599047274&lt;/last-updated-date&gt;&lt;accession-num&gt;Jung2011&lt;/accession-num&gt;&lt;electronic-resource-num&gt;10.1371/journal.pone.0028492&lt;/electronic-resource-num&gt;&lt;volume&gt;6&lt;/volume&gt;&lt;/record&gt;&lt;/Cite&gt;&lt;/EndNote&gt;</w:instrTex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Jung, 2011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  <w:t xml:space="preserve">, and a prognostic marker in triple-negative breast cancer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&lt;EndNote&gt;&lt;Cite&gt;&lt;Author&gt;Zhu&lt;/Author&gt;&lt;Year&gt;2018&lt;/Year&gt;&lt;IDText&gt;Expression of AQP3 and AQP5 as a prognostic marker in triple-negative breast cancer&lt;/IDText&gt;&lt;DisplayText&gt;(Zhu et al., 2018)&lt;/DisplayText&gt;&lt;record&gt;&lt;dates&gt;&lt;pub-dates&gt;&lt;date&gt;Aug&lt;/date&gt;&lt;/pub-dates&gt;&lt;year&gt;2018&lt;/year&gt;&lt;/dates&gt;&lt;keywords&gt;&lt;keyword&gt;aquaporin 3&lt;/keyword&gt;&lt;keyword&gt;aquaporin 5&lt;/keyword&gt;&lt;keyword&gt;prognosis&lt;/keyword&gt;&lt;keyword&gt;triple-negative breast cancer&lt;/keyword&gt;&lt;/keywords&gt;&lt;urls&gt;&lt;related-urls&gt;&lt;url&gt;https://www.ncbi.nlm.nih.gov/pubmed/30013662&lt;/url&gt;&lt;/related-urls&gt;&lt;/urls&gt;&lt;isbn&gt;1792-1074&lt;/isbn&gt;&lt;custom2&gt;PMC6036574&lt;/custom2&gt;&lt;titles&gt;&lt;title&gt;Expression of AQP3 and AQP5 as a prognostic marker in triple-negative breast cancer&lt;/title&gt;&lt;secondary-title&gt;Oncol Lett&lt;/secondary-title&gt;&lt;/titles&gt;&lt;pages&gt;2661-2667&lt;/pages&gt;&lt;number&gt;2&lt;/number&gt;&lt;contributors&gt;&lt;authors&gt;&lt;author&gt;Zhu, Z.&lt;/author&gt;&lt;author&gt;Jiao, L.&lt;/author&gt;&lt;author&gt;Li, T.&lt;/author&gt;&lt;author&gt;Wang, H.&lt;/author&gt;&lt;author&gt;Wei, W.&lt;/author&gt;&lt;author&gt;Qian, H.&lt;/author&gt;&lt;/authors&gt;&lt;/contributors&gt;&lt;edition&gt;2018/06/12&lt;/edition&gt;&lt;language&gt;eng&lt;/language&gt;&lt;added-date format="utc"&gt;1600626952&lt;/added-date&gt;&lt;ref-type name="Journal Article"&gt;17&lt;/ref-type&gt;&lt;rec-number&gt;1011&lt;/rec-number&gt;&lt;last-updated-date format="utc"&gt;1600626952&lt;/last-updated-date&gt;&lt;accession-num&gt;30013662&lt;/accession-num&gt;&lt;electronic-resource-num&gt;10.3892/ol.2018.8955&lt;/electronic-resource-num&gt;&lt;volume&gt;16&lt;/volume&gt;&lt;/record&gt;&lt;/Cite&gt;&lt;/EndNote&gt;</w:instrTex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Zhu et al., 2018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431ECC" w:rsidRPr="009215EC" w14:paraId="7846FA1F" w14:textId="77777777" w:rsidTr="00693CA5">
        <w:tc>
          <w:tcPr>
            <w:tcW w:w="1129" w:type="dxa"/>
            <w:vMerge/>
            <w:vAlign w:val="center"/>
          </w:tcPr>
          <w:p w14:paraId="66445DB7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7C734580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t>Caveolin1</w:t>
            </w:r>
          </w:p>
          <w:p w14:paraId="67CC213A" w14:textId="6FB15B71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Ma&lt;/Author&gt;&lt;Year&gt;2010&lt;/Year&gt;&lt;IDText&gt;Depletion of intracellular Ca2+ stores stimulates the translocation of vanilloid transient receptor potential 4-c1 heteromeric channels to the plasma membrane&lt;/IDText&gt;&lt;DisplayText&gt;(Ma et al., 2010)&lt;/DisplayText&gt;&lt;record&gt;&lt;dates&gt;&lt;pub-dates&gt;&lt;date&gt;Nov&lt;/date&gt;&lt;/pub-dates&gt;&lt;year&gt;2010&lt;/year&gt;&lt;/dates&gt;&lt;keywords&gt;&lt;keyword&gt;Calcium&lt;/keyword&gt;&lt;keyword&gt;Cell Membrane&lt;/keyword&gt;&lt;keyword&gt;Cells, Cultured&lt;/keyword&gt;&lt;keyword&gt;Cytoplasmic Vesicles&lt;/keyword&gt;&lt;keyword&gt;Endothelial Cells&lt;/keyword&gt;&lt;keyword&gt;HEK293 Cells&lt;/keyword&gt;&lt;keyword&gt;Humans&lt;/keyword&gt;&lt;keyword&gt;Patch-Clamp Techniques&lt;/keyword&gt;&lt;keyword&gt;TRPV Cation Channels&lt;/keyword&gt;&lt;keyword&gt;Umbilical Veins&lt;/keyword&gt;&lt;/keywords&gt;&lt;urls&gt;&lt;related-urls&gt;&lt;url&gt;https://www.ncbi.nlm.nih.gov/pubmed/20705915&lt;/url&gt;&lt;/related-urls&gt;&lt;/urls&gt;&lt;isbn&gt;1524-4636&lt;/isbn&gt;&lt;custom2&gt;PMC4895915&lt;/custom2&gt;&lt;titles&gt;&lt;title&gt;Depletion of intracellular Ca2+ stores stimulates the translocation of vanilloid transient receptor potential 4-c1 heteromeric channels to the plasma membrane&lt;/title&gt;&lt;secondary-title&gt;Arterioscler Thromb Vasc Biol&lt;/secondary-title&gt;&lt;/titles&gt;&lt;pages&gt;2249-55&lt;/pages&gt;&lt;number&gt;11&lt;/number&gt;&lt;contributors&gt;&lt;authors&gt;&lt;author&gt;Ma, X.&lt;/author&gt;&lt;author&gt;Cao, J.&lt;/author&gt;&lt;author&gt;Luo, J.&lt;/author&gt;&lt;author&gt;Nilius, B.&lt;/author&gt;&lt;author&gt;Huang, Y.&lt;/author&gt;&lt;author&gt;Ambudkar, I. S.&lt;/author&gt;&lt;author&gt;Yao, X.&lt;/author&gt;&lt;/authors&gt;&lt;/contributors&gt;&lt;edition&gt;2010/08/12&lt;/edition&gt;&lt;language&gt;eng&lt;/language&gt;&lt;added-date format="utc"&gt;1600614281&lt;/added-date&gt;&lt;ref-type name="Journal Article"&gt;17&lt;/ref-type&gt;&lt;rec-number&gt;939&lt;/rec-number&gt;&lt;last-updated-date format="utc"&gt;1600614281&lt;/last-updated-date&gt;&lt;accession-num&gt;20705915&lt;/accession-num&gt;&lt;electronic-resource-num&gt;10.1161/ATVBAHA.110.212084&lt;/electronic-resource-num&gt;&lt;volume&gt;30&lt;/volume&gt;&lt;/record&gt;&lt;/Cite&gt;&lt;/EndNote&gt;</w:instrTex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</w:rPr>
              <w:t>(Ma et al., 2010)</w: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1D238F8E" w14:textId="41363086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>Caveolin-1 inhibits breast cancer stem cells via c-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Myc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-mediated metabolic reprogramming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&lt;EndNote&gt;&lt;Cite&gt;&lt;Author&gt;Wang&lt;/Author&gt;&lt;Year&gt;2020&lt;/Year&gt;&lt;IDText&gt;Caveolin-1 inhibits breast cancer stem cells via c-Myc-mediated metabolic reprogramming&lt;/IDText&gt;&lt;DisplayText&gt;(S. Wang et al., 2020)&lt;/DisplayText&gt;&lt;record&gt;&lt;dates&gt;&lt;pub-dates&gt;&lt;date&gt;Jun&lt;/date&gt;&lt;/pub-dates&gt;&lt;year&gt;2020&lt;/year&gt;&lt;/dates&gt;&lt;urls&gt;&lt;related-urls&gt;&lt;url&gt;https://www.ncbi.nlm.nih.gov/pubmed/32528105&lt;/url&gt;&lt;/related-urls&gt;&lt;/urls&gt;&lt;isbn&gt;2041-4889&lt;/isbn&gt;&lt;custom2&gt;PMC7290025&lt;/custom2&gt;&lt;titles&gt;&lt;title&gt;Caveolin-1 inhibits breast cancer stem cells via c-Myc-mediated metabolic reprogramming&lt;/title&gt;&lt;secondary-title&gt;Cell Death Dis&lt;/secondary-title&gt;&lt;/titles&gt;&lt;pages&gt;450&lt;/pages&gt;&lt;number&gt;6&lt;/number&gt;&lt;contributors&gt;&lt;authors&gt;&lt;author&gt;Wang, S.&lt;/author&gt;&lt;author&gt;Wang, N.&lt;/author&gt;&lt;author&gt;Zheng, Y.&lt;/author&gt;&lt;author&gt;Yang, B.&lt;/author&gt;&lt;author&gt;Liu, P.&lt;/author&gt;&lt;author&gt;Zhang, F.&lt;/author&gt;&lt;author&gt;Li, M.&lt;/author&gt;&lt;author&gt;Song, J.&lt;/author&gt;&lt;author&gt;Chang, X.&lt;/author&gt;&lt;author&gt;Wang, Z.&lt;/author&gt;&lt;/authors&gt;&lt;/contributors&gt;&lt;edition&gt;2020/06/11&lt;/edition&gt;&lt;language&gt;eng&lt;/language&gt;&lt;added-date format="utc"&gt;1600623465&lt;/added-date&gt;&lt;ref-type name="Journal Article"&gt;17&lt;/ref-type&gt;&lt;rec-number&gt;977&lt;/rec-number&gt;&lt;last-updated-date format="utc"&gt;1600623465&lt;/last-updated-date&gt;&lt;accession-num&gt;32528105&lt;/accession-num&gt;&lt;electronic-resource-num&gt;10.1038/s41419-020-2667-x&lt;/electronic-resource-num&gt;&lt;volume&gt;11&lt;/volume&gt;&lt;/record&gt;&lt;/Cite&gt;&lt;/EndNote&gt;</w:instrTex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S. Wang et al., 2020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  <w:t xml:space="preserve"> - 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Src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-mediated phosphorylation, ubiquitination and degradation of Caveolin-1 promotes breast cancer cell stemness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Zb29uPC9BdXRob3I+PFllYXI+MjAxOTwvWWVhcj48SURU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Zb29uPC9BdXRob3I+PFllYXI+MjAxOTwvWWVhcj48SURU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Yoon et al., 2019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431ECC" w:rsidRPr="009215EC" w14:paraId="7B65BF5D" w14:textId="77777777" w:rsidTr="00693CA5">
        <w:tc>
          <w:tcPr>
            <w:tcW w:w="1129" w:type="dxa"/>
            <w:vMerge/>
            <w:vAlign w:val="center"/>
          </w:tcPr>
          <w:p w14:paraId="12CFE875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3F575F9F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t>TMEM16A</w:t>
            </w:r>
          </w:p>
          <w:p w14:paraId="4D159A4F" w14:textId="42231B99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UYWtheWFtYTwvQXV0aG9yPjxZZWFyPjIwMTQ8L1llYXI+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</w:fldData>
              </w:fldChar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UYWtheWFtYTwvQXV0aG9yPjxZZWFyPjIwMTQ8L1llYXI+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</w:fldData>
              </w:fldChar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9215EC">
              <w:rPr>
                <w:rFonts w:ascii="Times New Roman" w:hAnsi="Times New Roman" w:cs="Times New Roman"/>
                <w:color w:val="000000"/>
              </w:rPr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</w:rPr>
              <w:t>(Takayama, Shibasaki, Suzuki, Yamanaka, &amp; Tominaga, 2014)</w: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50CD9F51" w14:textId="3BFF414C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t xml:space="preserve">TMEM16A induces EGFR-dependent </w:t>
            </w:r>
            <w:proofErr w:type="spellStart"/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t>signaling</w:t>
            </w:r>
            <w:proofErr w:type="spellEnd"/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t xml:space="preserve"> pathway activation and breast cancer cells proliferation and migration </w:t>
            </w: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fldChar w:fldCharType="begin">
                <w:fldData xml:space="preserve">PEVuZE5vdGU+PENpdGU+PEF1dGhvcj5XYW5nPC9BdXRob3I+PFllYXI+MjAxNzwvWWVhcj48SURU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</w:fldData>
              </w:fldChar>
            </w:r>
            <w:r w:rsidR="000B7FC6" w:rsidRPr="009215EC"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color w:val="000000"/>
                <w:lang w:val="en-GB"/>
              </w:rPr>
              <w:fldChar w:fldCharType="begin">
                <w:fldData xml:space="preserve">PEVuZE5vdGU+PENpdGU+PEF1dGhvcj5XYW5nPC9BdXRob3I+PFllYXI+MjAxNzwvWWVhcj48SURU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</w:fldData>
              </w:fldChar>
            </w:r>
            <w:r w:rsidR="000B7FC6" w:rsidRPr="009215EC">
              <w:rPr>
                <w:rFonts w:ascii="Times New Roman" w:hAnsi="Times New Roman" w:cs="Times New Roman"/>
                <w:color w:val="000000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color w:val="000000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</w: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(Britschgi et al., 2013; H. Wang et al., 2017)</w:t>
            </w: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fldChar w:fldCharType="end"/>
            </w:r>
          </w:p>
        </w:tc>
      </w:tr>
      <w:tr w:rsidR="00431ECC" w:rsidRPr="009215EC" w14:paraId="4A062008" w14:textId="77777777" w:rsidTr="00693CA5">
        <w:tc>
          <w:tcPr>
            <w:tcW w:w="1129" w:type="dxa"/>
            <w:vMerge/>
            <w:vAlign w:val="center"/>
          </w:tcPr>
          <w:p w14:paraId="71C3102F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3B341FC9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t>IP3R3</w:t>
            </w:r>
          </w:p>
          <w:p w14:paraId="6350DB80" w14:textId="3B496818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GZXJuYW5kZXM8L0F1dGhvcj48WWVhcj4yMDA4PC9ZZWFy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</w:fldData>
              </w:fldChar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GZXJuYW5kZXM8L0F1dGhvcj48WWVhcj4yMDA4PC9ZZWFy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</w:fldData>
              </w:fldChar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9215EC">
              <w:rPr>
                <w:rFonts w:ascii="Times New Roman" w:hAnsi="Times New Roman" w:cs="Times New Roman"/>
                <w:color w:val="000000"/>
              </w:rPr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</w:rPr>
              <w:t>(Fernandes et al., 2008; Garcia-Elias, Lorenzo, Vicente, &amp; Valverde, 2008)</w: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3001A43A" w14:textId="09B8240C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Downregulation of IP3R decrease breast cancer cells migration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&lt;EndNote&gt;&lt;Cite&gt;&lt;Author&gt;Mound&lt;/Author&gt;&lt;Year&gt;2017&lt;/Year&gt;&lt;IDText&gt;Downregulation of type 3 inositol (1,4,5)-trisphosphate receptor decreases breast cancer cell migration through an oscillatory Ca&lt;/IDText&gt;&lt;DisplayText&gt;(Mound et al., 2017)&lt;/DisplayText&gt;&lt;record&gt;&lt;dates&gt;&lt;pub-dates&gt;&lt;date&gt;Sep&lt;/date&gt;&lt;/pub-dates&gt;&lt;year&gt;2017&lt;/year&gt;&lt;/dates&gt;&lt;keywords&gt;&lt;keyword&gt;Ca2+&lt;/keyword&gt;&lt;keyword&gt;breast cancer&lt;/keyword&gt;&lt;keyword&gt;migration&lt;/keyword&gt;&lt;keyword&gt;type 3 inositol 1,4,5-trisphosphate receptor&lt;/keyword&gt;&lt;/keywords&gt;&lt;urls&gt;&lt;related-urls&gt;&lt;url&gt;https://www.ncbi.nlm.nih.gov/pubmed/29069790&lt;/url&gt;&lt;/related-urls&gt;&lt;/urls&gt;&lt;isbn&gt;1949-2553&lt;/isbn&gt;&lt;custom2&gt;PMC5641133&lt;/custom2&gt;&lt;titles&gt;&lt;title&gt;Downregulation of type 3 inositol (1,4,5)-trisphosphate receptor decreases breast cancer cell migration through an oscillatory Ca&lt;/title&gt;&lt;secondary-title&gt;Oncotarget&lt;/secondary-title&gt;&lt;/titles&gt;&lt;pages&gt;72324-72341&lt;/pages&gt;&lt;number&gt;42&lt;/number&gt;&lt;contributors&gt;&lt;authors&gt;&lt;author&gt;Mound, A.&lt;/author&gt;&lt;author&gt;Vautrin-Glabik, A.&lt;/author&gt;&lt;author&gt;Foulon, A.&lt;/author&gt;&lt;author&gt;Botia, B.&lt;/author&gt;&lt;author&gt;Hague, F.&lt;/author&gt;&lt;author&gt;Parys, J. B.&lt;/author&gt;&lt;author&gt;Ouadid-Ahidouch, H.&lt;/author&gt;&lt;author&gt;Rodat-Despoix, L.&lt;/author&gt;&lt;/authors&gt;&lt;/contributors&gt;&lt;edition&gt;2017/08/18&lt;/edition&gt;&lt;language&gt;eng&lt;/language&gt;&lt;added-date format="utc"&gt;1600623877&lt;/added-date&gt;&lt;ref-type name="Journal Article"&gt;17&lt;/ref-type&gt;&lt;rec-number&gt;983&lt;/rec-number&gt;&lt;last-updated-date format="utc"&gt;1600623877&lt;/last-updated-date&gt;&lt;accession-num&gt;29069790&lt;/accession-num&gt;&lt;electronic-resource-num&gt;10.18632/oncotarget.20327&lt;/electronic-resource-num&gt;&lt;volume&gt;8&lt;/volume&gt;&lt;/record&gt;&lt;/Cite&gt;&lt;/EndNote&gt;</w:instrTex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Mound et al., 2017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  <w:t xml:space="preserve"> - IP3R3 silencing induces actin filaments reorganization in breast cancer cells by regulation of a ARHGAP18/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RhoA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/mDia1/FAK pathway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WYXV0cmluLUdsYWJpazwvQXV0aG9yPjxZZWFyPjIwMTg8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WYXV0cmluLUdsYWJpazwvQXV0aG9yPjxZZWFyPjIwMTg8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Vautrin-Glabik et al., 2018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431ECC" w:rsidRPr="009215EC" w14:paraId="6E17DCCD" w14:textId="77777777" w:rsidTr="00693CA5">
        <w:tc>
          <w:tcPr>
            <w:tcW w:w="1129" w:type="dxa"/>
            <w:vMerge/>
            <w:vAlign w:val="center"/>
          </w:tcPr>
          <w:p w14:paraId="3893D1D0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2B84F92F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t>Calmodulin</w:t>
            </w:r>
          </w:p>
          <w:p w14:paraId="19E4EB83" w14:textId="0619C888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&lt;EndNote&gt;&lt;Cite&gt;&lt;Author&gt;Niemeyer&lt;/Author&gt;&lt;Year&gt;2001&lt;/Year&gt;&lt;IDText&gt;Competitive regulation of CaT-like-mediated Ca2+ entry by protein kinase C and calmodulin&lt;/IDText&gt;&lt;DisplayText&gt;(Niemeyer, Bergs, Wissenbach, Flockerzi, &amp;amp; Trost, 2001)&lt;/DisplayText&gt;&lt;record&gt;&lt;dates&gt;&lt;pub-dates&gt;&lt;date&gt;Mar&lt;/date&gt;&lt;/pub-dates&gt;&lt;year&gt;2001&lt;/year&gt;&lt;/dates&gt;&lt;keywords&gt;&lt;keyword&gt;Amino Acid Sequence&lt;/keyword&gt;&lt;keyword&gt;Animals&lt;/keyword&gt;&lt;keyword&gt;Binding Sites&lt;/keyword&gt;&lt;keyword&gt;CHO Cells&lt;/keyword&gt;&lt;keyword&gt;Calcium&lt;/keyword&gt;&lt;keyword&gt;Calcium Channels&lt;/keyword&gt;&lt;keyword&gt;Calcium-Binding Proteins&lt;/keyword&gt;&lt;keyword&gt;Calmodulin&lt;/keyword&gt;&lt;keyword&gt;Cell Line&lt;/keyword&gt;&lt;keyword&gt;Cricetinae&lt;/keyword&gt;&lt;keyword&gt;Humans&lt;/keyword&gt;&lt;keyword&gt;Molecular Sequence Data&lt;/keyword&gt;&lt;keyword&gt;Phosphorylation&lt;/keyword&gt;&lt;keyword&gt;Protein Kinase C&lt;/keyword&gt;&lt;keyword&gt;Recombinant Fusion Proteins&lt;/keyword&gt;&lt;keyword&gt;TRPV Cation Channels&lt;/keyword&gt;&lt;/keywords&gt;&lt;urls&gt;&lt;related-urls&gt;&lt;url&gt;https://www.ncbi.nlm.nih.gov/pubmed/11248124&lt;/url&gt;&lt;/related-urls&gt;&lt;/urls&gt;&lt;isbn&gt;0027-8424&lt;/isbn&gt;&lt;custom2&gt;PMC30699&lt;/custom2&gt;&lt;titles&gt;&lt;title&gt;Competitive regulation of CaT-like-mediated Ca2+ entry by protein kinase C and calmodulin&lt;/title&gt;&lt;secondary-title&gt;Proc Natl Acad Sci U S A&lt;/secondary-title&gt;&lt;/titles&gt;&lt;pages&gt;3600-5&lt;/pages&gt;&lt;number&gt;6&lt;/number&gt;&lt;contributors&gt;&lt;authors&gt;&lt;author&gt;Niemeyer, B. A.&lt;/author&gt;&lt;author&gt;Bergs, C.&lt;/author&gt;&lt;author&gt;Wissenbach, U.&lt;/author&gt;&lt;author&gt;Flockerzi, V.&lt;/author&gt;&lt;author&gt;Trost, C.&lt;/author&gt;&lt;/authors&gt;&lt;/contributors&gt;&lt;language&gt;eng&lt;/language&gt;&lt;added-date format="utc"&gt;1600618794&lt;/added-date&gt;&lt;ref-type name="Journal Article"&gt;17&lt;/ref-type&gt;&lt;rec-number&gt;969&lt;/rec-number&gt;&lt;last-updated-date format="utc"&gt;1600618794&lt;/last-updated-date&gt;&lt;accession-num&gt;11248124&lt;/accession-num&gt;&lt;electronic-resource-num&gt;10.1073/pnas.051511398&lt;/electronic-resource-num&gt;&lt;volume&gt;98&lt;/volume&gt;&lt;/record&gt;&lt;/Cite&gt;&lt;/EndNote&gt;</w:instrTex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(Niemeyer, Bergs, Wissenbach, Flockerzi, &amp; Trost, 2001)</w: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7E2BB6FC" w14:textId="0A1A6ED5" w:rsidR="00431ECC" w:rsidRPr="009215EC" w:rsidRDefault="00827407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Calmodulin modulates </w:t>
            </w:r>
            <w:r w:rsidR="00431ECC" w:rsidRPr="009215EC">
              <w:rPr>
                <w:rFonts w:ascii="Times New Roman" w:hAnsi="Times New Roman" w:cs="Times New Roman"/>
                <w:lang w:val="en-GB"/>
              </w:rPr>
              <w:t>the NFAT and AKT pathways promoting survival, proliferation and migration in several breast cancer cell lines in a Ca</w:t>
            </w:r>
            <w:r w:rsidR="00431ECC" w:rsidRPr="009215EC">
              <w:rPr>
                <w:rFonts w:ascii="Times New Roman" w:hAnsi="Times New Roman" w:cs="Times New Roman"/>
                <w:vertAlign w:val="superscript"/>
                <w:lang w:val="en-GB"/>
              </w:rPr>
              <w:t>2+</w:t>
            </w:r>
            <w:r w:rsidR="00431ECC" w:rsidRPr="009215EC">
              <w:rPr>
                <w:rFonts w:ascii="Times New Roman" w:hAnsi="Times New Roman" w:cs="Times New Roman"/>
                <w:lang w:val="en-GB"/>
              </w:rPr>
              <w:t xml:space="preserve">-dependent manner </w:t>
            </w:r>
            <w:r w:rsidR="00431ECC"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Db3RpY2NoaWE8L0F1dGhvcj48WWVhcj4yMDA5PC9ZZWFy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=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Db3RpY2NoaWE8L0F1dGhvcj48WWVhcj4yMDA5PC9ZZWFy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=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="00431ECC" w:rsidRPr="009215EC">
              <w:rPr>
                <w:rFonts w:ascii="Times New Roman" w:hAnsi="Times New Roman" w:cs="Times New Roman"/>
                <w:lang w:val="en-GB"/>
              </w:rPr>
            </w:r>
            <w:r w:rsidR="00431ECC"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Coticchia et al., 2009; Deb et al., 2004)</w:t>
            </w:r>
            <w:r w:rsidR="00431ECC"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431ECC" w:rsidRPr="009215EC" w14:paraId="3546D256" w14:textId="77777777" w:rsidTr="00693CA5">
        <w:tc>
          <w:tcPr>
            <w:tcW w:w="1129" w:type="dxa"/>
            <w:vMerge w:val="restart"/>
            <w:vAlign w:val="center"/>
          </w:tcPr>
          <w:p w14:paraId="434094B3" w14:textId="0EF75CFB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>TRPV6</w:t>
            </w:r>
          </w:p>
        </w:tc>
        <w:tc>
          <w:tcPr>
            <w:tcW w:w="3828" w:type="dxa"/>
            <w:vAlign w:val="center"/>
          </w:tcPr>
          <w:p w14:paraId="17F53342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9215EC">
              <w:rPr>
                <w:rFonts w:ascii="Times New Roman" w:hAnsi="Times New Roman" w:cs="Times New Roman"/>
                <w:color w:val="000000"/>
              </w:rPr>
              <w:t>Fyn</w:t>
            </w:r>
            <w:proofErr w:type="spellEnd"/>
          </w:p>
          <w:p w14:paraId="1F9572D1" w14:textId="1F21CFE4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Sternfeld&lt;/Author&gt;&lt;Year&gt;2007&lt;/Year&gt;&lt;IDText&gt;Identification of tyrosines in the putative regulatory site of the Ca2+ channel TRPV6&lt;/IDText&gt;&lt;DisplayText&gt;(Sternfeld et al., 2007)&lt;/DisplayText&gt;&lt;record&gt;&lt;dates&gt;&lt;pub-dates&gt;&lt;date&gt;Jul&lt;/date&gt;&lt;/pub-dates&gt;&lt;year&gt;2007&lt;/year&gt;&lt;/dates&gt;&lt;keywords&gt;&lt;keyword&gt;Amino Acid Sequence&lt;/keyword&gt;&lt;keyword&gt;Calcium Channels&lt;/keyword&gt;&lt;keyword&gt;Cells, Cultured&lt;/keyword&gt;&lt;keyword&gt;Humans&lt;/keyword&gt;&lt;keyword&gt;Point Mutation&lt;/keyword&gt;&lt;keyword&gt;Protein Tyrosine Phosphatases&lt;/keyword&gt;&lt;keyword&gt;TRPV Cation Channels&lt;/keyword&gt;&lt;keyword&gt;Transfection&lt;/keyword&gt;&lt;keyword&gt;Two-Hybrid System Techniques&lt;/keyword&gt;&lt;keyword&gt;Tyrosine&lt;/keyword&gt;&lt;keyword&gt;Vanadates&lt;/keyword&gt;&lt;keyword&gt;src-Family Kinases&lt;/keyword&gt;&lt;/keywords&gt;&lt;urls&gt;&lt;related-urls&gt;&lt;url&gt;https://www.ncbi.nlm.nih.gov/pubmed/17197020&lt;/url&gt;&lt;/related-urls&gt;&lt;/urls&gt;&lt;isbn&gt;0143-4160&lt;/isbn&gt;&lt;titles&gt;&lt;title&gt;Identification of tyrosines in the putative regulatory site of the Ca2+ channel TRPV6&lt;/title&gt;&lt;secondary-title&gt;Cell Calcium&lt;/secondary-title&gt;&lt;/titles&gt;&lt;pages&gt;91-102&lt;/pages&gt;&lt;number&gt;1&lt;/number&gt;&lt;contributors&gt;&lt;authors&gt;&lt;author&gt;Sternfeld, L.&lt;/author&gt;&lt;author&gt;Anderie, I.&lt;/author&gt;&lt;author&gt;Schmid, A.&lt;/author&gt;&lt;author&gt;Al-Shaldi, H.&lt;/author&gt;&lt;author&gt;Krause, E.&lt;/author&gt;&lt;author&gt;Magg, T.&lt;/author&gt;&lt;author&gt;Schreiner, D.&lt;/author&gt;&lt;author&gt;Hofer, H. W.&lt;/author&gt;&lt;author&gt;Schulz, I.&lt;/author&gt;&lt;/authors&gt;&lt;/contributors&gt;&lt;edition&gt;2006/12/29&lt;/edition&gt;&lt;language&gt;eng&lt;/language&gt;&lt;added-date format="utc"&gt;1600618820&lt;/added-date&gt;&lt;ref-type name="Journal Article"&gt;17&lt;/ref-type&gt;&lt;rec-number&gt;970&lt;/rec-number&gt;&lt;last-updated-date format="utc"&gt;1600618820&lt;/last-updated-date&gt;&lt;accession-num&gt;17197020&lt;/accession-num&gt;&lt;electronic-resource-num&gt;10.1016/j.ceca.2006.11.008&lt;/electronic-resource-num&gt;&lt;volume&gt;42&lt;/volume&gt;&lt;/record&gt;&lt;/Cite&gt;&lt;/EndNote&gt;</w:instrTex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</w:rPr>
              <w:t>(Sternfeld et al., 2007)</w: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436282F5" w14:textId="52D51A8E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Fyn has been described as a predictive biomarker of tamoxifen response, participating in tamoxifen resistance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FbGlhczwvQXV0aG9yPjxZZWFyPjIwMTU8L1llYXI+PElE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FbGlhczwvQXV0aG9yPjxZZWFyPjIwMTU8L1llYXI+PElE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Elias et al., 2015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  <w:t xml:space="preserve">.This protein is involved in maintaining the mesenchymal phenotype of MDA-MB-231 cells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&lt;EndNote&gt;&lt;Cite&gt;&lt;Author&gt;Lee&lt;/Author&gt;&lt;Year&gt;2018&lt;/Year&gt;&lt;IDText&gt;FYN promotes mesenchymal phenotypes of basal type breast cancer cells through STAT5/NOTCH2 signaling node&lt;/IDText&gt;&lt;DisplayText&gt;(Lee et al., 2018)&lt;/DisplayText&gt;&lt;record&gt;&lt;dates&gt;&lt;pub-dates&gt;&lt;date&gt;04&lt;/date&gt;&lt;/pub-dates&gt;&lt;year&gt;2018&lt;/year&gt;&lt;/dates&gt;&lt;keywords&gt;&lt;keyword&gt;Animals&lt;/keyword&gt;&lt;keyword&gt;Breast Neoplasms&lt;/keyword&gt;&lt;keyword&gt;Cell Line, Tumor&lt;/keyword&gt;&lt;keyword&gt;Epithelial-Mesenchymal Transition&lt;/keyword&gt;&lt;keyword&gt;Female&lt;/keyword&gt;&lt;keyword&gt;Humans&lt;/keyword&gt;&lt;keyword&gt;MCF-7 Cells&lt;/keyword&gt;&lt;keyword&gt;Mice&lt;/keyword&gt;&lt;keyword&gt;Mice, Inbred BALB C&lt;/keyword&gt;&lt;keyword&gt;Mice, Inbred NOD&lt;/keyword&gt;&lt;keyword&gt;Mice, Nude&lt;/keyword&gt;&lt;keyword&gt;Mice, SCID&lt;/keyword&gt;&lt;keyword&gt;Phenotype&lt;/keyword&gt;&lt;keyword&gt;Proto-Oncogene Proteins c-fyn&lt;/keyword&gt;&lt;keyword&gt;Receptor, Notch2&lt;/keyword&gt;&lt;keyword&gt;STAT5 Transcription Factor&lt;/keyword&gt;&lt;keyword&gt;Signal Transduction&lt;/keyword&gt;&lt;keyword&gt;Tumor Suppressor Proteins&lt;/keyword&gt;&lt;/keywords&gt;&lt;urls&gt;&lt;related-urls&gt;&lt;url&gt;https://www.ncbi.nlm.nih.gov/pubmed/29348460&lt;/url&gt;&lt;/related-urls&gt;&lt;/urls&gt;&lt;isbn&gt;1476-5594&lt;/isbn&gt;&lt;titles&gt;&lt;title&gt;FYN promotes mesenchymal phenotypes of basal type breast cancer cells through STAT5/NOTCH2 signaling node&lt;/title&gt;&lt;secondary-title&gt;Oncogene&lt;/secondary-title&gt;&lt;/titles&gt;&lt;pages&gt;1857-1868&lt;/pages&gt;&lt;number&gt;14&lt;/number&gt;&lt;contributors&gt;&lt;authors&gt;&lt;author&gt;Lee, G. H.&lt;/author&gt;&lt;author&gt;Yoo, K. C.&lt;/author&gt;&lt;author&gt;An, Y.&lt;/author&gt;&lt;author&gt;Lee, H. J.&lt;/author&gt;&lt;author&gt;Lee, M.&lt;/author&gt;&lt;author&gt;Uddin, N.&lt;/author&gt;&lt;author&gt;Kim, M. J.&lt;/author&gt;&lt;author&gt;Kim, I. G.&lt;/author&gt;&lt;author&gt;Suh, Y.&lt;/author&gt;&lt;author&gt;Lee, S. J.&lt;/author&gt;&lt;/authors&gt;&lt;/contributors&gt;&lt;edition&gt;2018/01/19&lt;/edition&gt;&lt;language&gt;eng&lt;/language&gt;&lt;added-date format="utc"&gt;1600627229&lt;/added-date&gt;&lt;ref-type name="Journal Article"&gt;17&lt;/ref-type&gt;&lt;rec-number&gt;1014&lt;/rec-number&gt;&lt;last-updated-date format="utc"&gt;1600627229&lt;/last-updated-date&gt;&lt;accession-num&gt;29348460&lt;/accession-num&gt;&lt;electronic-resource-num&gt;10.1038/s41388-017-0114-y&lt;/electronic-resource-num&gt;&lt;volume&gt;37&lt;/volume&gt;&lt;/record&gt;&lt;/Cite&gt;&lt;/EndNote&gt;</w:instrTex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Lee et al., 2018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431ECC" w:rsidRPr="009215EC" w14:paraId="019B055B" w14:textId="77777777" w:rsidTr="00693CA5">
        <w:tc>
          <w:tcPr>
            <w:tcW w:w="1129" w:type="dxa"/>
            <w:vMerge/>
            <w:vAlign w:val="center"/>
          </w:tcPr>
          <w:p w14:paraId="683BB0D3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2BB5AE86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proofErr w:type="spellStart"/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t>Src</w:t>
            </w:r>
            <w:proofErr w:type="spellEnd"/>
          </w:p>
          <w:p w14:paraId="54FB6CE9" w14:textId="5B9AC1D3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Sternfeld&lt;/Author&gt;&lt;Year&gt;2007&lt;/Year&gt;&lt;IDText&gt;Identification of tyrosines in the putative regulatory site of the Ca2+ channel TRPV6&lt;/IDText&gt;&lt;DisplayText&gt;(Sternfeld et al., 2007)&lt;/DisplayText&gt;&lt;record&gt;&lt;dates&gt;&lt;pub-dates&gt;&lt;date&gt;Jul&lt;/date&gt;&lt;/pub-dates&gt;&lt;year&gt;2007&lt;/year&gt;&lt;/dates&gt;&lt;keywords&gt;&lt;keyword&gt;Amino Acid Sequence&lt;/keyword&gt;&lt;keyword&gt;Calcium Channels&lt;/keyword&gt;&lt;keyword&gt;Cells, Cultured&lt;/keyword&gt;&lt;keyword&gt;Humans&lt;/keyword&gt;&lt;keyword&gt;Point Mutation&lt;/keyword&gt;&lt;keyword&gt;Protein Tyrosine Phosphatases&lt;/keyword&gt;&lt;keyword&gt;TRPV Cation Channels&lt;/keyword&gt;&lt;keyword&gt;Transfection&lt;/keyword&gt;&lt;keyword&gt;Two-Hybrid System Techniques&lt;/keyword&gt;&lt;keyword&gt;Tyrosine&lt;/keyword&gt;&lt;keyword&gt;Vanadates&lt;/keyword&gt;&lt;keyword&gt;src-Family Kinases&lt;/keyword&gt;&lt;/keywords&gt;&lt;urls&gt;&lt;related-urls&gt;&lt;url&gt;https://www.ncbi.nlm.nih.gov/pubmed/17197020&lt;/url&gt;&lt;/related-urls&gt;&lt;/urls&gt;&lt;isbn&gt;0143-4160&lt;/isbn&gt;&lt;titles&gt;&lt;title&gt;Identification of tyrosines in the putative regulatory site of the Ca2+ channel TRPV6&lt;/title&gt;&lt;secondary-title&gt;Cell Calcium&lt;/secondary-title&gt;&lt;/titles&gt;&lt;pages&gt;91-102&lt;/pages&gt;&lt;number&gt;1&lt;/number&gt;&lt;contributors&gt;&lt;authors&gt;&lt;author&gt;Sternfeld, L.&lt;/author&gt;&lt;author&gt;Anderie, I.&lt;/author&gt;&lt;author&gt;Schmid, A.&lt;/author&gt;&lt;author&gt;Al-Shaldi, H.&lt;/author&gt;&lt;author&gt;Krause, E.&lt;/author&gt;&lt;author&gt;Magg, T.&lt;/author&gt;&lt;author&gt;Schreiner, D.&lt;/author&gt;&lt;author&gt;Hofer, H. W.&lt;/author&gt;&lt;author&gt;Schulz, I.&lt;/author&gt;&lt;/authors&gt;&lt;/contributors&gt;&lt;edition&gt;2006/12/29&lt;/edition&gt;&lt;language&gt;eng&lt;/language&gt;&lt;added-date format="utc"&gt;1600618820&lt;/added-date&gt;&lt;ref-type name="Journal Article"&gt;17&lt;/ref-type&gt;&lt;rec-number&gt;970&lt;/rec-number&gt;&lt;last-updated-date format="utc"&gt;1600618820&lt;/last-updated-date&gt;&lt;accession-num&gt;17197020&lt;/accession-num&gt;&lt;electronic-resource-num&gt;10.1016/j.ceca.2006.11.008&lt;/electronic-resource-num&gt;&lt;volume&gt;42&lt;/volume&gt;&lt;/record&gt;&lt;/Cite&gt;&lt;/EndNote&gt;</w:instrTex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(Sternfeld et al., 2007)</w: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4C8E13D1" w14:textId="28BC98FB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Src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 promotes cell growth and survival in triple negative and EGFR positive breast cancer cells (MDA-MB-468), while in MCF-7 cell this protein promotes spreading and motility. Moreover, a gain of function of this protein promotes bone metastasis in mice models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&lt;EndNote&gt;&lt;Cite&gt;&lt;Author&gt;Finn&lt;/Author&gt;&lt;Year&gt;2008&lt;/Year&gt;&lt;IDText&gt;Targeting Src in breast cancer&lt;/IDText&gt;&lt;DisplayText&gt;(Finn, 2008)&lt;/DisplayText&gt;&lt;record&gt;&lt;dates&gt;&lt;pub-dates&gt;&lt;date&gt;Aug&lt;/date&gt;&lt;/pub-dates&gt;&lt;year&gt;2008&lt;/year&gt;&lt;/dates&gt;&lt;keywords&gt;&lt;keyword&gt;Animals&lt;/keyword&gt;&lt;keyword&gt;Breast Neoplasms&lt;/keyword&gt;&lt;keyword&gt;Humans&lt;/keyword&gt;&lt;keyword&gt;Protein Kinase Inhibitors&lt;/keyword&gt;&lt;keyword&gt;Structure-Activity Relationship&lt;/keyword&gt;&lt;keyword&gt;src-Family Kinases&lt;/keyword&gt;&lt;/keywords&gt;&lt;urls&gt;&lt;related-urls&gt;&lt;url&gt;https://www.ncbi.nlm.nih.gov/pubmed/18487549&lt;/url&gt;&lt;/related-urls&gt;&lt;/urls&gt;&lt;isbn&gt;1569-8041&lt;/isbn&gt;&lt;titles&gt;&lt;title&gt;Targeting Src in breast cancer&lt;/title&gt;&lt;secondary-title&gt;Ann Oncol&lt;/secondary-title&gt;&lt;/titles&gt;&lt;pages&gt;1379-1386&lt;/pages&gt;&lt;number&gt;8&lt;/number&gt;&lt;contributors&gt;&lt;authors&gt;&lt;author&gt;Finn, R. S.&lt;/author&gt;&lt;/authors&gt;&lt;/contributors&gt;&lt;edition&gt;2008/05/16&lt;/edition&gt;&lt;language&gt;eng&lt;/language&gt;&lt;added-date format="utc"&gt;1600627854&lt;/added-date&gt;&lt;ref-type name="Journal Article"&gt;17&lt;/ref-type&gt;&lt;rec-number&gt;1021&lt;/rec-number&gt;&lt;last-updated-date format="utc"&gt;1600627854&lt;/last-updated-date&gt;&lt;accession-num&gt;18487549&lt;/accession-num&gt;&lt;electronic-resource-num&gt;10.1093/annonc/mdn291&lt;/electronic-resource-num&gt;&lt;volume&gt;19&lt;/volume&gt;&lt;/record&gt;&lt;/Cite&gt;&lt;/EndNote&gt;</w:instrTex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Finn, 2008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431ECC" w:rsidRPr="009215EC" w14:paraId="2A317CD2" w14:textId="77777777" w:rsidTr="00693CA5">
        <w:tc>
          <w:tcPr>
            <w:tcW w:w="1129" w:type="dxa"/>
            <w:vMerge/>
            <w:vAlign w:val="center"/>
          </w:tcPr>
          <w:p w14:paraId="44389A19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5914F7BB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t>Numb1</w:t>
            </w:r>
          </w:p>
          <w:p w14:paraId="4A7C774A" w14:textId="08E192CA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&lt;EndNote&gt;&lt;Cite&gt;&lt;Author&gt;Kim&lt;/Author&gt;&lt;Year&gt;2013&lt;/Year&gt;&lt;IDText&gt;Regulation of calcium influx and signaling pathway in cancer cells via TRPV6-Numb1 interaction&lt;/IDText&gt;&lt;DisplayText&gt;(S. Y. Kim et al., 2013)&lt;/DisplayText&gt;&lt;record&gt;&lt;dates&gt;&lt;pub-dates&gt;&lt;date&gt;Feb&lt;/date&gt;&lt;/pub-dates&gt;&lt;year&gt;2013&lt;/year&gt;&lt;/dates&gt;&lt;keywords&gt;&lt;keyword&gt;Binding Sites&lt;/keyword&gt;&lt;keyword&gt;Breast Neoplasms&lt;/keyword&gt;&lt;keyword&gt;Calcium&lt;/keyword&gt;&lt;keyword&gt;Calcium-Calmodulin-Dependent Protein Kinases&lt;/keyword&gt;&lt;keyword&gt;Cell Proliferation&lt;/keyword&gt;&lt;keyword&gt;Female&lt;/keyword&gt;&lt;keyword&gt;HEK293 Cells&lt;/keyword&gt;&lt;keyword&gt;Humans&lt;/keyword&gt;&lt;keyword&gt;MCF-7 Cells&lt;/keyword&gt;&lt;keyword&gt;Membrane Proteins&lt;/keyword&gt;&lt;keyword&gt;Mutation&lt;/keyword&gt;&lt;keyword&gt;Nerve Tissue Proteins&lt;/keyword&gt;&lt;keyword&gt;Protein Binding&lt;/keyword&gt;&lt;keyword&gt;Protein Isoforms&lt;/keyword&gt;&lt;keyword&gt;RNA Interference&lt;/keyword&gt;&lt;keyword&gt;RNA, Small Interfering&lt;/keyword&gt;&lt;keyword&gt;Signal Transduction&lt;/keyword&gt;&lt;keyword&gt;TRPV Cation Channels&lt;/keyword&gt;&lt;/keywords&gt;&lt;urls&gt;&lt;related-urls&gt;&lt;url&gt;https://www.ncbi.nlm.nih.gov/pubmed/23140583&lt;/url&gt;&lt;/related-urls&gt;&lt;/urls&gt;&lt;isbn&gt;1532-1991&lt;/isbn&gt;&lt;titles&gt;&lt;title&gt;Regulation of calcium influx and signaling pathway in cancer cells via TRPV6-Numb1 interaction&lt;/title&gt;&lt;secondary-title&gt;Cell Calcium&lt;/secondary-title&gt;&lt;/titles&gt;&lt;pages&gt;102-11&lt;/pages&gt;&lt;number&gt;2&lt;/number&gt;&lt;contributors&gt;&lt;authors&gt;&lt;author&gt;Kim, S. Y.&lt;/author&gt;&lt;author&gt;Yang, D.&lt;/author&gt;&lt;author&gt;Myeong, J.&lt;/author&gt;&lt;author&gt;Ha, K.&lt;/author&gt;&lt;author&gt;Kim, S. H.&lt;/author&gt;&lt;author&gt;Park, E. J.&lt;/author&gt;&lt;author&gt;Kim, I. G.&lt;/author&gt;&lt;author&gt;Cho, N. H.&lt;/author&gt;&lt;author&gt;Lee, K. P.&lt;/author&gt;&lt;author&gt;Jeon, J. H.&lt;/author&gt;&lt;author&gt;So, I.&lt;/author&gt;&lt;/authors&gt;&lt;/contributors&gt;&lt;edition&gt;2012/11/07&lt;/edition&gt;&lt;language&gt;eng&lt;/language&gt;&lt;added-date format="utc"&gt;1600618952&lt;/added-date&gt;&lt;ref-type name="Journal Article"&gt;17&lt;/ref-type&gt;&lt;rec-number&gt;971&lt;/rec-number&gt;&lt;last-updated-date format="utc"&gt;1600618952&lt;/last-updated-date&gt;&lt;accession-num&gt;23140583&lt;/accession-num&gt;&lt;electronic-resource-num&gt;10.1016/j.ceca.2012.10.005&lt;/electronic-resource-num&gt;&lt;volume&gt;53&lt;/volume&gt;&lt;/record&gt;&lt;/Cite&gt;&lt;/EndNote&gt;</w:instrTex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(S. Y. Kim et al., 2013)</w: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23F9334B" w14:textId="16141074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The absence of Numb1 correlates with reduced disease-free survival in patients with a basal like phenotype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SZW5uc3RhbTwvQXV0aG9yPjxZZWFyPjIwMTA8L1llYXI+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SZW5uc3RhbTwvQXV0aG9yPjxZZWFyPjIwMTA8L1llYXI+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Rennstam et al., 2010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431ECC" w:rsidRPr="009215EC" w14:paraId="4018B4D0" w14:textId="77777777" w:rsidTr="00693CA5">
        <w:tc>
          <w:tcPr>
            <w:tcW w:w="1129" w:type="dxa"/>
            <w:vMerge/>
            <w:vAlign w:val="center"/>
          </w:tcPr>
          <w:p w14:paraId="1CF4087A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60690BCD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t>PTEN</w:t>
            </w:r>
          </w:p>
          <w:p w14:paraId="58F6042A" w14:textId="6879F194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Kim&lt;/Author&gt;&lt;Year&gt;2014&lt;/Year&gt;&lt;IDText&gt;Reciprocal positive regulation between TRPV6 and NUMB in PTEN-deficient prostate cancer cells&lt;/IDText&gt;&lt;DisplayText&gt;(S. Y. Kim et al., 2014)&lt;/DisplayText&gt;&lt;record&gt;&lt;dates&gt;&lt;pub-dates&gt;&lt;date&gt;Apr&lt;/date&gt;&lt;/pub-dates&gt;&lt;year&gt;2014&lt;/year&gt;&lt;/dates&gt;&lt;keywords&gt;&lt;keyword&gt;Calcium Channels&lt;/keyword&gt;&lt;keyword&gt;Cell Line, Tumor&lt;/keyword&gt;&lt;keyword&gt;Gene Knockdown Techniques&lt;/keyword&gt;&lt;keyword&gt;Humans&lt;/keyword&gt;&lt;keyword&gt;Male&lt;/keyword&gt;&lt;keyword&gt;Membrane Proteins&lt;/keyword&gt;&lt;keyword&gt;Nerve Tissue Proteins&lt;/keyword&gt;&lt;keyword&gt;PTEN Phosphohydrolase&lt;/keyword&gt;&lt;keyword&gt;Prostatic Neoplasms&lt;/keyword&gt;&lt;keyword&gt;Signal Transduction&lt;/keyword&gt;&lt;keyword&gt;TRPV Cation Channels&lt;/keyword&gt;&lt;keyword&gt;Numb&lt;/keyword&gt;&lt;keyword&gt;PTEN&lt;/keyword&gt;&lt;keyword&gt;Prostate cancer&lt;/keyword&gt;&lt;keyword&gt;TRPV6&lt;/keyword&gt;&lt;/keywords&gt;&lt;urls&gt;&lt;related-urls&gt;&lt;url&gt;https://www.ncbi.nlm.nih.gov/pubmed/24704446&lt;/url&gt;&lt;/related-urls&gt;&lt;/urls&gt;&lt;isbn&gt;1090-2104&lt;/isbn&gt;&lt;titles&gt;&lt;title&gt;Reciprocal positive regulation between TRPV6 and NUMB in PTEN-deficient prostate cancer cells&lt;/title&gt;&lt;secondary-title&gt;Biochem Biophys Res Commun&lt;/secondary-title&gt;&lt;/titles&gt;&lt;pages&gt;192-6&lt;/pages&gt;&lt;number&gt;1&lt;/number&gt;&lt;contributors&gt;&lt;authors&gt;&lt;author&gt;Kim, S. Y.&lt;/author&gt;&lt;author&gt;Hong, C.&lt;/author&gt;&lt;author&gt;Wie, J.&lt;/author&gt;&lt;author&gt;Kim, E.&lt;/author&gt;&lt;author&gt;Kim, B. J.&lt;/author&gt;&lt;author&gt;Ha, K.&lt;/author&gt;&lt;author&gt;Cho, N. H.&lt;/author&gt;&lt;author&gt;Kim, I. G.&lt;/author&gt;&lt;author&gt;Jeon, J. H.&lt;/author&gt;&lt;author&gt;So, I.&lt;/author&gt;&lt;/authors&gt;&lt;/contributors&gt;&lt;edition&gt;2014/04/02&lt;/edition&gt;&lt;language&gt;eng&lt;/language&gt;&lt;added-date format="utc"&gt;1600618982&lt;/added-date&gt;&lt;ref-type name="Journal Article"&gt;17&lt;/ref-type&gt;&lt;rec-number&gt;972&lt;/rec-number&gt;&lt;last-updated-date format="utc"&gt;1600618982&lt;/last-updated-date&gt;&lt;accession-num&gt;24704446&lt;/accession-num&gt;&lt;electronic-resource-num&gt;10.1016/j.bbrc.2014.03.123&lt;/electronic-resource-num&gt;&lt;volume&gt;447&lt;/volume&gt;&lt;/record&gt;&lt;/Cite&gt;&lt;/EndNote&gt;</w:instrTex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</w:rPr>
              <w:t>(S. Y. Kim et al., 2014)</w: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710AA2E9" w14:textId="0B42340E" w:rsidR="00431ECC" w:rsidRPr="009215EC" w:rsidRDefault="000A2B9B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>PTEN loss of function</w:t>
            </w:r>
            <w:r w:rsidR="00431ECC" w:rsidRPr="009215EC">
              <w:rPr>
                <w:rFonts w:ascii="Times New Roman" w:hAnsi="Times New Roman" w:cs="Times New Roman"/>
                <w:lang w:val="en-GB"/>
              </w:rPr>
              <w:t xml:space="preserve"> </w:t>
            </w:r>
            <w:r w:rsidR="00D80F68" w:rsidRPr="009215EC">
              <w:rPr>
                <w:rFonts w:ascii="Times New Roman" w:hAnsi="Times New Roman" w:cs="Times New Roman"/>
                <w:lang w:val="en-GB"/>
              </w:rPr>
              <w:t>correlates with</w:t>
            </w:r>
            <w:r w:rsidR="00431ECC" w:rsidRPr="009215EC">
              <w:rPr>
                <w:rFonts w:ascii="Times New Roman" w:hAnsi="Times New Roman" w:cs="Times New Roman"/>
                <w:lang w:val="en-GB"/>
              </w:rPr>
              <w:t xml:space="preserve"> a more aggressive behaviour and </w:t>
            </w:r>
            <w:r w:rsidR="004E3F42" w:rsidRPr="009215EC">
              <w:rPr>
                <w:rFonts w:ascii="Times New Roman" w:hAnsi="Times New Roman" w:cs="Times New Roman"/>
                <w:lang w:val="en-GB"/>
              </w:rPr>
              <w:t xml:space="preserve">poor </w:t>
            </w:r>
            <w:r w:rsidR="00431ECC" w:rsidRPr="009215EC">
              <w:rPr>
                <w:rFonts w:ascii="Times New Roman" w:hAnsi="Times New Roman" w:cs="Times New Roman"/>
                <w:lang w:val="en-GB"/>
              </w:rPr>
              <w:t xml:space="preserve">prognosis for patients </w:t>
            </w:r>
            <w:r w:rsidR="00431ECC" w:rsidRPr="009215EC"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&lt;EndNote&gt;&lt;Cite&gt;&lt;Author&gt;Li&lt;/Author&gt;&lt;Year&gt;2017&lt;/Year&gt;&lt;IDText&gt;Loss of PTEN expression in breast cancer: association with clinicopathological characteristics and prognosis&lt;/IDText&gt;&lt;DisplayText&gt;(S. Li et al., 2017)&lt;/DisplayText&gt;&lt;record&gt;&lt;dates&gt;&lt;pub-dates&gt;&lt;date&gt;May&lt;/date&gt;&lt;/pub-dates&gt;&lt;year&gt;2017&lt;/year&gt;&lt;/dates&gt;&lt;keywords&gt;&lt;keyword&gt;Biomarkers, Tumor&lt;/keyword&gt;&lt;keyword&gt;Breast Neoplasms&lt;/keyword&gt;&lt;keyword&gt;Disease Progression&lt;/keyword&gt;&lt;keyword&gt;Female&lt;/keyword&gt;&lt;keyword&gt;Gene Expression&lt;/keyword&gt;&lt;keyword&gt;Humans&lt;/keyword&gt;&lt;keyword&gt;Neoplasm Grading&lt;/keyword&gt;&lt;keyword&gt;Neoplasm Metastasis&lt;/keyword&gt;&lt;keyword&gt;Neoplasm Staging&lt;/keyword&gt;&lt;keyword&gt;Odds Ratio&lt;/keyword&gt;&lt;keyword&gt;PTEN Phosphohydrolase&lt;/keyword&gt;&lt;keyword&gt;Prognosis&lt;/keyword&gt;&lt;keyword&gt;Publication Bias&lt;/keyword&gt;&lt;keyword&gt;PTEN&lt;/keyword&gt;&lt;keyword&gt;breast cancer&lt;/keyword&gt;&lt;keyword&gt;meta-analysis&lt;/keyword&gt;&lt;keyword&gt;prognosis&lt;/keyword&gt;&lt;/keywords&gt;&lt;urls&gt;&lt;related-urls&gt;&lt;url&gt;https://www.ncbi.nlm.nih.gov/pubmed/28410191&lt;/url&gt;&lt;/related-urls&gt;&lt;/urls&gt;&lt;isbn&gt;1949-2553&lt;/isbn&gt;&lt;custom2&gt;PMC5458267&lt;/custom2&gt;&lt;titles&gt;&lt;title&gt;Loss of PTEN expression in breast cancer: association with clinicopathological characteristics and prognosis&lt;/title&gt;&lt;secondary-title&gt;Oncotarget&lt;/secondary-title&gt;&lt;/titles&gt;&lt;pages&gt;32043-32054&lt;/pages&gt;&lt;number&gt;19&lt;/number&gt;&lt;contributors&gt;&lt;authors&gt;&lt;author&gt;Li, S.&lt;/author&gt;&lt;author&gt;Shen, Y.&lt;/author&gt;&lt;author&gt;Wang, M.&lt;/author&gt;&lt;author&gt;Yang, J.&lt;/author&gt;&lt;author&gt;Lv, M.&lt;/author&gt;&lt;author&gt;Li, P.&lt;/author&gt;&lt;author&gt;Chen, Z.&lt;/author&gt;&lt;/authors&gt;&lt;/contributors&gt;&lt;language&gt;eng&lt;/language&gt;&lt;added-date format="utc"&gt;1600627981&lt;/added-date&gt;&lt;ref-type name="Journal Article"&gt;17&lt;/ref-type&gt;&lt;rec-number&gt;1023&lt;/rec-number&gt;&lt;last-updated-date format="utc"&gt;1600627981&lt;/last-updated-date&gt;&lt;accession-num&gt;28410191&lt;/accession-num&gt;&lt;electronic-resource-num&gt;10.18632/oncotarget.16761&lt;/electronic-resource-num&gt;&lt;volume&gt;8&lt;/volume&gt;&lt;/record&gt;&lt;/Cite&gt;&lt;/EndNote&gt;</w:instrText>
            </w:r>
            <w:r w:rsidR="00431ECC"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S. Li et al., 2017)</w:t>
            </w:r>
            <w:r w:rsidR="00431ECC"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431ECC" w:rsidRPr="009215EC" w14:paraId="5964B43D" w14:textId="77777777" w:rsidTr="00693CA5">
        <w:tc>
          <w:tcPr>
            <w:tcW w:w="1129" w:type="dxa"/>
            <w:vMerge/>
            <w:vAlign w:val="center"/>
          </w:tcPr>
          <w:p w14:paraId="5A1B8404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445EAC18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000000"/>
                <w:lang w:val="en-GB"/>
              </w:rPr>
              <w:t>Cyclophilin B</w:t>
            </w:r>
          </w:p>
          <w:p w14:paraId="6CA47B85" w14:textId="2CF1A9BB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&lt;EndNote&gt;&lt;Cite&gt;&lt;Author&gt;Stumpf&lt;/Author&gt;&lt;Year&gt;2008&lt;/Year&gt;&lt;IDText&gt;The human TRPV6 channel protein is associated with cyclophilin B in human placenta&lt;/IDText&gt;&lt;DisplayText&gt;(Stumpf et al., 2008)&lt;/DisplayText&gt;&lt;record&gt;&lt;dates&gt;&lt;pub-dates&gt;&lt;date&gt;Jun&lt;/date&gt;&lt;/pub-dates&gt;&lt;year&gt;2008&lt;/year&gt;&lt;/dates&gt;&lt;keywords&gt;&lt;keyword&gt;Amino Acid Sequence&lt;/keyword&gt;&lt;keyword&gt;Animals&lt;/keyword&gt;&lt;keyword&gt;Calcium Channels&lt;/keyword&gt;&lt;keyword&gt;Cell Membrane&lt;/keyword&gt;&lt;keyword&gt;Cyclophilins&lt;/keyword&gt;&lt;keyword&gt;Female&lt;/keyword&gt;&lt;keyword&gt;Gene Expression Regulation&lt;/keyword&gt;&lt;keyword&gt;Glycosylation&lt;/keyword&gt;&lt;keyword&gt;Humans&lt;/keyword&gt;&lt;keyword&gt;Microsomes&lt;/keyword&gt;&lt;keyword&gt;Molecular Sequence Data&lt;/keyword&gt;&lt;keyword&gt;Oocytes&lt;/keyword&gt;&lt;keyword&gt;Placenta&lt;/keyword&gt;&lt;keyword&gt;Sequence Homology, Amino Acid&lt;/keyword&gt;&lt;keyword&gt;TRPV Cation Channels&lt;/keyword&gt;&lt;keyword&gt;Xenopus laevis&lt;/keyword&gt;&lt;/keywords&gt;&lt;urls&gt;&lt;related-urls&gt;&lt;url&gt;https://www.ncbi.nlm.nih.gov/pubmed/18445599&lt;/url&gt;&lt;/related-urls&gt;&lt;/urls&gt;&lt;isbn&gt;0021-9258&lt;/isbn&gt;&lt;titles&gt;&lt;title&gt;The human TRPV6 channel protein is associated with cyclophilin B in human placenta&lt;/title&gt;&lt;secondary-title&gt;J Biol Chem&lt;/secondary-title&gt;&lt;/titles&gt;&lt;pages&gt;18086-98&lt;/pages&gt;&lt;number&gt;26&lt;/number&gt;&lt;contributors&gt;&lt;authors&gt;&lt;author&gt;Stumpf, T.&lt;/author&gt;&lt;author&gt;Zhang, Q.&lt;/author&gt;&lt;author&gt;Hirnet, D.&lt;/author&gt;&lt;author&gt;Lewandrowski, U.&lt;/author&gt;&lt;author&gt;Sickmann, A.&lt;/author&gt;&lt;author&gt;Wissenbach, U.&lt;/author&gt;&lt;author&gt;Dörr, J.&lt;/author&gt;&lt;author&gt;Lohr, C.&lt;/author&gt;&lt;author&gt;Deitmer, J. W.&lt;/author&gt;&lt;author&gt;Fecher-Trost, C.&lt;/author&gt;&lt;/authors&gt;&lt;/contributors&gt;&lt;edition&gt;2008/04/29&lt;/edition&gt;&lt;language&gt;eng&lt;/language&gt;&lt;added-date format="utc"&gt;1600619001&lt;/added-date&gt;&lt;ref-type name="Journal Article"&gt;17&lt;/ref-type&gt;&lt;rec-number&gt;973&lt;/rec-number&gt;&lt;last-updated-date format="utc"&gt;1600619001&lt;/last-updated-date&gt;&lt;accession-num&gt;18445599&lt;/accession-num&gt;&lt;electronic-resource-num&gt;10.1074/jbc.M801821200&lt;/electronic-resource-num&gt;&lt;volume&gt;283&lt;/volume&gt;&lt;/record&gt;&lt;/Cite&gt;&lt;/EndNote&gt;</w:instrTex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  <w:lang w:val="en-GB"/>
              </w:rPr>
              <w:t>(Stumpf et al., 2008)</w: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7D2396FF" w14:textId="05E67232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Knockdown of 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cyclophin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 B in T47D cells downregulates the expression of several elements involved in cell proliferation</w:t>
            </w:r>
            <w:r w:rsidR="00C960E9" w:rsidRPr="009215EC">
              <w:rPr>
                <w:rFonts w:ascii="Times New Roman" w:hAnsi="Times New Roman" w:cs="Times New Roman"/>
                <w:lang w:val="en-GB"/>
              </w:rPr>
              <w:t>,</w:t>
            </w:r>
            <w:r w:rsidRPr="009215EC">
              <w:rPr>
                <w:rFonts w:ascii="Times New Roman" w:hAnsi="Times New Roman" w:cs="Times New Roman"/>
                <w:lang w:val="en-GB"/>
              </w:rPr>
              <w:t xml:space="preserve"> such as the progesterone and </w:t>
            </w:r>
            <w:proofErr w:type="spellStart"/>
            <w:r w:rsidRPr="009215EC">
              <w:rPr>
                <w:rFonts w:ascii="Times New Roman" w:hAnsi="Times New Roman" w:cs="Times New Roman"/>
                <w:lang w:val="en-GB"/>
              </w:rPr>
              <w:t>estrogen</w:t>
            </w:r>
            <w:proofErr w:type="spellEnd"/>
            <w:r w:rsidRPr="009215EC">
              <w:rPr>
                <w:rFonts w:ascii="Times New Roman" w:hAnsi="Times New Roman" w:cs="Times New Roman"/>
                <w:lang w:val="en-GB"/>
              </w:rPr>
              <w:t xml:space="preserve"> receptors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&lt;EndNote&gt;&lt;Cite&gt;&lt;Author&gt;Fang&lt;/Author&gt;&lt;Year&gt;2009&lt;/Year&gt;&lt;IDText&gt;Expression of cyclophilin B is associated with malignant progression and regulation of genes implicated in the pathogenesis of breast cancer&lt;/IDText&gt;&lt;DisplayText&gt;(F. Fang, Flegler, Du, Lin, &amp;amp; Clevenger, 2009)&lt;/DisplayText&gt;&lt;record&gt;&lt;dates&gt;&lt;pub-dates&gt;&lt;date&gt;Jan&lt;/date&gt;&lt;/pub-dates&gt;&lt;year&gt;2009&lt;/year&gt;&lt;/dates&gt;&lt;keywords&gt;&lt;keyword&gt;Blotting, Western&lt;/keyword&gt;&lt;keyword&gt;Breast Neoplasms&lt;/keyword&gt;&lt;keyword&gt;Cell Line, Tumor&lt;/keyword&gt;&lt;keyword&gt;Cell Proliferation&lt;/keyword&gt;&lt;keyword&gt;Cyclophilins&lt;/keyword&gt;&lt;keyword&gt;Disease Progression&lt;/keyword&gt;&lt;keyword&gt;Female&lt;/keyword&gt;&lt;keyword&gt;Fluorescent Antibody Technique&lt;/keyword&gt;&lt;keyword&gt;Gene Expression Profiling&lt;/keyword&gt;&lt;keyword&gt;Gene Expression Regulation, Neoplastic&lt;/keyword&gt;&lt;keyword&gt;Humans&lt;/keyword&gt;&lt;keyword&gt;Immunohistochemistry&lt;/keyword&gt;&lt;keyword&gt;Neoplasm Invasiveness&lt;/keyword&gt;&lt;keyword&gt;Reverse Transcriptase Polymerase Chain Reaction&lt;/keyword&gt;&lt;keyword&gt;Tissue Array Analysis&lt;/keyword&gt;&lt;/keywords&gt;&lt;urls&gt;&lt;related-urls&gt;&lt;url&gt;https://www.ncbi.nlm.nih.gov/pubmed/19056847&lt;/url&gt;&lt;/related-urls&gt;&lt;/urls&gt;&lt;isbn&gt;1525-2191&lt;/isbn&gt;&lt;custom2&gt;PMC2631342&lt;/custom2&gt;&lt;titles&gt;&lt;title&gt;Expression of cyclophilin B is associated with malignant progression and regulation of genes implicated in the pathogenesis of breast cancer&lt;/title&gt;&lt;secondary-title&gt;Am J Pathol&lt;/secondary-title&gt;&lt;/titles&gt;&lt;pages&gt;297-308&lt;/pages&gt;&lt;number&gt;1&lt;/number&gt;&lt;contributors&gt;&lt;authors&gt;&lt;author&gt;Fang, F.&lt;/author&gt;&lt;author&gt;Flegler, A. J.&lt;/author&gt;&lt;author&gt;Du, P.&lt;/author&gt;&lt;author&gt;Lin, S.&lt;/author&gt;&lt;author&gt;Clevenger, C. V.&lt;/author&gt;&lt;/authors&gt;&lt;/contributors&gt;&lt;edition&gt;2008/12/04&lt;/edition&gt;&lt;language&gt;eng&lt;/language&gt;&lt;added-date format="utc"&gt;1600628027&lt;/added-date&gt;&lt;ref-type name="Journal Article"&gt;17&lt;/ref-type&gt;&lt;rec-number&gt;1024&lt;/rec-number&gt;&lt;last-updated-date format="utc"&gt;1600628027&lt;/last-updated-date&gt;&lt;accession-num&gt;19056847&lt;/accession-num&gt;&lt;electronic-resource-num&gt;10.2353/ajpath.2009.080753&lt;/electronic-resource-num&gt;&lt;volume&gt;174&lt;/volume&gt;&lt;/record&gt;&lt;/Cite&gt;&lt;/EndNote&gt;</w:instrTex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F. Fang, Flegler, Du, Lin, &amp; Clevenger, 2009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431ECC" w:rsidRPr="009215EC" w14:paraId="60594827" w14:textId="77777777" w:rsidTr="00693CA5">
        <w:tc>
          <w:tcPr>
            <w:tcW w:w="1129" w:type="dxa"/>
            <w:vMerge/>
            <w:vAlign w:val="center"/>
          </w:tcPr>
          <w:p w14:paraId="43D1DFEB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6C21B2D3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t>RGS2</w:t>
            </w:r>
          </w:p>
          <w:p w14:paraId="658805E6" w14:textId="1E59EB98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Schoeber&lt;/Author&gt;&lt;Year&gt;2006&lt;/Year&gt;&lt;IDText&gt;RGS2 inhibits the epithelial Ca2+ channel TRPV6&lt;/IDText&gt;&lt;DisplayText&gt;(Schoeber et al., 2006)&lt;/DisplayText&gt;&lt;record&gt;&lt;dates&gt;&lt;pub-dates&gt;&lt;date&gt;Oct&lt;/date&gt;&lt;/pub-dates&gt;&lt;year&gt;2006&lt;/year&gt;&lt;/dates&gt;&lt;keywords&gt;&lt;keyword&gt;Animals&lt;/keyword&gt;&lt;keyword&gt;Calcium Channels&lt;/keyword&gt;&lt;keyword&gt;Cell Line&lt;/keyword&gt;&lt;keyword&gt;Epithelium&lt;/keyword&gt;&lt;keyword&gt;Humans&lt;/keyword&gt;&lt;keyword&gt;Mice&lt;/keyword&gt;&lt;keyword&gt;RGS Proteins&lt;/keyword&gt;&lt;keyword&gt;TRPV Cation Channels&lt;/keyword&gt;&lt;/keywords&gt;&lt;urls&gt;&lt;related-urls&gt;&lt;url&gt;https://www.ncbi.nlm.nih.gov/pubmed/16895908&lt;/url&gt;&lt;/related-urls&gt;&lt;/urls&gt;&lt;isbn&gt;0021-9258&lt;/isbn&gt;&lt;titles&gt;&lt;title&gt;RGS2 inhibits the epithelial Ca2+ channel TRPV6&lt;/title&gt;&lt;secondary-title&gt;J Biol Chem&lt;/secondary-title&gt;&lt;/titles&gt;&lt;pages&gt;29669-74&lt;/pages&gt;&lt;number&gt;40&lt;/number&gt;&lt;contributors&gt;&lt;authors&gt;&lt;author&gt;Schoeber, J. P.&lt;/author&gt;&lt;author&gt;Topala, C. N.&lt;/author&gt;&lt;author&gt;Wang, X.&lt;/author&gt;&lt;author&gt;Diepens, R. J.&lt;/author&gt;&lt;author&gt;Lambers, T. T.&lt;/author&gt;&lt;author&gt;Hoenderop, J. G.&lt;/author&gt;&lt;author&gt;Bindels, R. J.&lt;/author&gt;&lt;/authors&gt;&lt;/contributors&gt;&lt;edition&gt;2006/08/08&lt;/edition&gt;&lt;language&gt;eng&lt;/language&gt;&lt;added-date format="utc"&gt;1600619018&lt;/added-date&gt;&lt;ref-type name="Journal Article"&gt;17&lt;/ref-type&gt;&lt;rec-number&gt;974&lt;/rec-number&gt;&lt;last-updated-date format="utc"&gt;1600619018&lt;/last-updated-date&gt;&lt;accession-num&gt;16895908&lt;/accession-num&gt;&lt;electronic-resource-num&gt;10.1074/jbc.M606233200&lt;/electronic-resource-num&gt;&lt;volume&gt;281&lt;/volume&gt;&lt;/record&gt;&lt;/Cite&gt;&lt;/EndNote&gt;</w:instrTex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</w:rPr>
              <w:t>(Schoeber et al., 2006)</w: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2E5725FE" w14:textId="5485FA6C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RGS2 is downregulated in MCF-7 cells but not in MCF-10A. </w:t>
            </w:r>
            <w:r w:rsidR="00BA371D" w:rsidRPr="009215EC">
              <w:rPr>
                <w:rFonts w:ascii="Times New Roman" w:hAnsi="Times New Roman" w:cs="Times New Roman"/>
                <w:lang w:val="en-GB"/>
              </w:rPr>
              <w:t>RGS2</w:t>
            </w:r>
            <w:r w:rsidRPr="009215EC">
              <w:rPr>
                <w:rFonts w:ascii="Times New Roman" w:hAnsi="Times New Roman" w:cs="Times New Roman"/>
                <w:lang w:val="en-GB"/>
              </w:rPr>
              <w:t xml:space="preserve"> overexpression in MCF-7 cells reduces </w:t>
            </w:r>
            <w:r w:rsidR="00DA4542" w:rsidRPr="009215EC">
              <w:rPr>
                <w:rFonts w:ascii="Times New Roman" w:hAnsi="Times New Roman" w:cs="Times New Roman"/>
                <w:lang w:val="en-GB"/>
              </w:rPr>
              <w:t xml:space="preserve">cell </w:t>
            </w:r>
            <w:r w:rsidRPr="009215EC">
              <w:rPr>
                <w:rFonts w:ascii="Times New Roman" w:hAnsi="Times New Roman" w:cs="Times New Roman"/>
                <w:lang w:val="en-GB"/>
              </w:rPr>
              <w:t xml:space="preserve">growth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MeXU8L0F1dGhvcj48WWVhcj4yMDE1PC9ZZWFyPjxJRFRl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MeXU8L0F1dGhvcj48WWVhcj4yMDE1PC9ZZWFyPjxJRFRl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</w:fldData>
              </w:fldCha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.DATA </w:instrText>
            </w:r>
            <w:r w:rsidR="000B7FC6" w:rsidRPr="009215EC">
              <w:rPr>
                <w:rFonts w:ascii="Times New Roman" w:hAnsi="Times New Roman" w:cs="Times New Roman"/>
                <w:lang w:val="en-GB"/>
              </w:rPr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Pr="009215EC">
              <w:rPr>
                <w:rFonts w:ascii="Times New Roman" w:hAnsi="Times New Roman" w:cs="Times New Roman"/>
                <w:lang w:val="en-GB"/>
              </w:rPr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Lyu et al., 2015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  <w:tr w:rsidR="00431ECC" w:rsidRPr="009215EC" w14:paraId="504ECB6B" w14:textId="77777777" w:rsidTr="00693CA5">
        <w:tc>
          <w:tcPr>
            <w:tcW w:w="1129" w:type="dxa"/>
            <w:vMerge/>
            <w:vAlign w:val="center"/>
          </w:tcPr>
          <w:p w14:paraId="37553984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3828" w:type="dxa"/>
            <w:vAlign w:val="center"/>
          </w:tcPr>
          <w:p w14:paraId="2945D3FF" w14:textId="77777777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t>Rab11a</w:t>
            </w:r>
          </w:p>
          <w:p w14:paraId="5B8C5D89" w14:textId="7AE4D405" w:rsidR="00431ECC" w:rsidRPr="009215EC" w:rsidRDefault="00431ECC" w:rsidP="00431ECC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215EC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van de Graaf&lt;/Author&gt;&lt;Year&gt;2006&lt;/Year&gt;&lt;IDText&gt;Regulation of TRPV5 and TRPV6 by associated proteins&lt;/IDText&gt;&lt;DisplayText&gt;(van de Graaf, Hoenderop, &amp;amp; Bindels, 2006)&lt;/DisplayText&gt;&lt;record&gt;&lt;dates&gt;&lt;pub-dates&gt;&lt;date&gt;Jun&lt;/date&gt;&lt;/pub-dates&gt;&lt;year&gt;2006&lt;/year&gt;&lt;/dates&gt;&lt;keywords&gt;&lt;keyword&gt;Animals&lt;/keyword&gt;&lt;keyword&gt;Annexin A2&lt;/keyword&gt;&lt;keyword&gt;Calcium&lt;/keyword&gt;&lt;keyword&gt;Calcium Channels&lt;/keyword&gt;&lt;keyword&gt;Calcium-Binding Proteins&lt;/keyword&gt;&lt;keyword&gt;Calmodulin&lt;/keyword&gt;&lt;keyword&gt;Cell Membrane&lt;/keyword&gt;&lt;keyword&gt;Cytoskeletal Proteins&lt;/keyword&gt;&lt;keyword&gt;Glucosidases&lt;/keyword&gt;&lt;keyword&gt;Homeostasis&lt;/keyword&gt;&lt;keyword&gt;Humans&lt;/keyword&gt;&lt;keyword&gt;Intracellular Signaling Peptides and Proteins&lt;/keyword&gt;&lt;keyword&gt;Kidney Tubules&lt;/keyword&gt;&lt;keyword&gt;Models, Molecular&lt;/keyword&gt;&lt;keyword&gt;Phosphoproteins&lt;/keyword&gt;&lt;keyword&gt;S100 Proteins&lt;/keyword&gt;&lt;keyword&gt;Sodium-Hydrogen Exchangers&lt;/keyword&gt;&lt;keyword&gt;TRPV Cation Channels&lt;/keyword&gt;&lt;keyword&gt;rab GTP-Binding Proteins&lt;/keyword&gt;&lt;/keywords&gt;&lt;urls&gt;&lt;related-urls&gt;&lt;url&gt;https://www.ncbi.nlm.nih.gov/pubmed/16682485&lt;/url&gt;&lt;/related-urls&gt;&lt;/urls&gt;&lt;isbn&gt;1931-857X&lt;/isbn&gt;&lt;titles&gt;&lt;title&gt;Regulation of TRPV5 and TRPV6 by associated proteins&lt;/title&gt;&lt;secondary-title&gt;Am J Physiol Renal Physiol&lt;/secondary-title&gt;&lt;/titles&gt;&lt;pages&gt;F1295-302&lt;/pages&gt;&lt;number&gt;6&lt;/number&gt;&lt;contributors&gt;&lt;authors&gt;&lt;author&gt;van de Graaf, S. F.&lt;/author&gt;&lt;author&gt;Hoenderop, J. G.&lt;/author&gt;&lt;author&gt;Bindels, R. J.&lt;/author&gt;&lt;/authors&gt;&lt;/contributors&gt;&lt;language&gt;eng&lt;/language&gt;&lt;added-date format="utc"&gt;1600619036&lt;/added-date&gt;&lt;ref-type name="Journal Article"&gt;17&lt;/ref-type&gt;&lt;rec-number&gt;975&lt;/rec-number&gt;&lt;last-updated-date format="utc"&gt;1600619036&lt;/last-updated-date&gt;&lt;accession-num&gt;16682485&lt;/accession-num&gt;&lt;electronic-resource-num&gt;10.1152/ajprenal.00443.2005&lt;/electronic-resource-num&gt;&lt;volume&gt;290&lt;/volume&gt;&lt;/record&gt;&lt;/Cite&gt;&lt;/EndNote&gt;</w:instrTex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color w:val="000000"/>
              </w:rPr>
              <w:t>(van de Graaf, Hoenderop, &amp; Bindels, 2006)</w:t>
            </w:r>
            <w:r w:rsidRPr="009215EC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5811" w:type="dxa"/>
            <w:vAlign w:val="center"/>
          </w:tcPr>
          <w:p w14:paraId="32ED2FC8" w14:textId="602AF15D" w:rsidR="00431ECC" w:rsidRPr="009215EC" w:rsidRDefault="00431ECC" w:rsidP="00431ECC">
            <w:pPr>
              <w:jc w:val="both"/>
              <w:rPr>
                <w:rFonts w:ascii="Times New Roman" w:hAnsi="Times New Roman" w:cs="Times New Roman"/>
                <w:lang w:val="en-GB"/>
              </w:rPr>
            </w:pPr>
            <w:r w:rsidRPr="009215EC">
              <w:rPr>
                <w:rFonts w:ascii="Times New Roman" w:hAnsi="Times New Roman" w:cs="Times New Roman"/>
                <w:lang w:val="en-GB"/>
              </w:rPr>
              <w:t xml:space="preserve">Rab11a knockdown reduces proliferation, migration, and invasion in an AKT dependent manner 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0B7FC6" w:rsidRPr="009215EC">
              <w:rPr>
                <w:rFonts w:ascii="Times New Roman" w:hAnsi="Times New Roman" w:cs="Times New Roman"/>
                <w:lang w:val="en-GB"/>
              </w:rPr>
              <w:instrText xml:space="preserve"> ADDIN EN.CITE &lt;EndNote&gt;&lt;Cite&gt;&lt;Author&gt;Li&lt;/Author&gt;&lt;Year&gt;2017&lt;/Year&gt;&lt;IDText&gt;Tumor-suppressive microRNA-452 inhibits migration and invasion of breast cancer cells by directly targeting RAB11A&lt;/IDText&gt;&lt;DisplayText&gt;(W. Li, Li, Fan, &amp;amp; Liu, 2017)&lt;/DisplayText&gt;&lt;record&gt;&lt;dates&gt;&lt;pub-dates&gt;&lt;date&gt;Aug&lt;/date&gt;&lt;/pub-dates&gt;&lt;year&gt;2017&lt;/year&gt;&lt;/dates&gt;&lt;keywords&gt;&lt;keyword&gt;RAB11A&lt;/keyword&gt;&lt;keyword&gt;breast cancer&lt;/keyword&gt;&lt;keyword&gt;metastasis&lt;/keyword&gt;&lt;keyword&gt;microRNA-452&lt;/keyword&gt;&lt;/keywords&gt;&lt;urls&gt;&lt;related-urls&gt;&lt;url&gt;https://www.ncbi.nlm.nih.gov/pubmed/28781694&lt;/url&gt;&lt;/related-urls&gt;&lt;/urls&gt;&lt;isbn&gt;1792-1074&lt;/isbn&gt;&lt;custom2&gt;PMC5530176&lt;/custom2&gt;&lt;titles&gt;&lt;title&gt;Tumor-suppressive microRNA-452 inhibits migration and invasion of breast cancer cells by directly targeting RAB11A&lt;/title&gt;&lt;secondary-title&gt;Oncol Lett&lt;/secondary-title&gt;&lt;/titles&gt;&lt;pages&gt;2559-2565&lt;/pages&gt;&lt;number&gt;2&lt;/number&gt;&lt;contributors&gt;&lt;authors&gt;&lt;author&gt;Li, W.&lt;/author&gt;&lt;author&gt;Li, G.&lt;/author&gt;&lt;author&gt;Fan, Z.&lt;/author&gt;&lt;author&gt;Liu, T.&lt;/author&gt;&lt;/authors&gt;&lt;/contributors&gt;&lt;edition&gt;2017/06/20&lt;/edition&gt;&lt;language&gt;eng&lt;/language&gt;&lt;added-date format="utc"&gt;1600628152&lt;/added-date&gt;&lt;ref-type name="Journal Article"&gt;17&lt;/ref-type&gt;&lt;rec-number&gt;1026&lt;/rec-number&gt;&lt;last-updated-date format="utc"&gt;1600628152&lt;/last-updated-date&gt;&lt;accession-num&gt;28781694&lt;/accession-num&gt;&lt;electronic-resource-num&gt;10.3892/ol.2017.6426&lt;/electronic-resource-num&gt;&lt;volume&gt;14&lt;/volume&gt;&lt;/record&gt;&lt;/Cite&gt;&lt;/EndNote&gt;</w:instrTex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="000B7FC6" w:rsidRPr="009215EC">
              <w:rPr>
                <w:rFonts w:ascii="Times New Roman" w:hAnsi="Times New Roman" w:cs="Times New Roman"/>
                <w:noProof/>
                <w:lang w:val="en-GB"/>
              </w:rPr>
              <w:t>(W. Li, Li, Fan, &amp; Liu, 2017)</w:t>
            </w:r>
            <w:r w:rsidRPr="009215EC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</w:tr>
    </w:tbl>
    <w:p w14:paraId="7F8FF5DE" w14:textId="77777777" w:rsidR="009643CE" w:rsidRPr="009215EC" w:rsidRDefault="009643CE" w:rsidP="00A969A2">
      <w:pPr>
        <w:jc w:val="center"/>
        <w:rPr>
          <w:rFonts w:ascii="Times New Roman" w:hAnsi="Times New Roman" w:cs="Times New Roman"/>
          <w:b/>
          <w:bCs/>
          <w:u w:val="single"/>
          <w:lang w:val="en-US"/>
        </w:rPr>
      </w:pPr>
    </w:p>
    <w:p w14:paraId="45F99A9E" w14:textId="05614490" w:rsidR="009643CE" w:rsidRPr="009215EC" w:rsidRDefault="009643CE" w:rsidP="00A969A2">
      <w:pPr>
        <w:jc w:val="center"/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</w:pPr>
      <w:r w:rsidRPr="009215EC"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  <w:t>References</w:t>
      </w:r>
    </w:p>
    <w:p w14:paraId="4F889B16" w14:textId="77777777" w:rsidR="000B7FC6" w:rsidRPr="009215EC" w:rsidRDefault="000B7FC6" w:rsidP="00414C59">
      <w:pPr>
        <w:jc w:val="both"/>
        <w:rPr>
          <w:rFonts w:ascii="Times New Roman" w:hAnsi="Times New Roman" w:cs="Times New Roman"/>
          <w:lang w:val="en-US"/>
        </w:rPr>
      </w:pPr>
    </w:p>
    <w:p w14:paraId="5C95D14C" w14:textId="77777777" w:rsidR="00414C59" w:rsidRPr="009215EC" w:rsidRDefault="000B7FC6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fldChar w:fldCharType="begin"/>
      </w:r>
      <w:r w:rsidRPr="009215EC">
        <w:rPr>
          <w:sz w:val="22"/>
        </w:rPr>
        <w:instrText xml:space="preserve"> ADDIN EN.REFLIST </w:instrText>
      </w:r>
      <w:r w:rsidRPr="009215EC">
        <w:rPr>
          <w:sz w:val="22"/>
        </w:rPr>
        <w:fldChar w:fldCharType="separate"/>
      </w:r>
      <w:r w:rsidR="00414C59" w:rsidRPr="009215EC">
        <w:rPr>
          <w:sz w:val="22"/>
        </w:rPr>
        <w:t xml:space="preserve">Akopian, A. N., Ruparel, N. B., Jeske, N. A., &amp; Hargreaves, K. M. (2007). Transient receptor potential TRPA1 channel desensitization in sensory neurons is agonist dependent and regulated by TRPV1-directed internalization. </w:t>
      </w:r>
      <w:r w:rsidR="00414C59" w:rsidRPr="009215EC">
        <w:rPr>
          <w:i/>
          <w:sz w:val="22"/>
        </w:rPr>
        <w:t>J Physiol, 583</w:t>
      </w:r>
      <w:r w:rsidR="00414C59" w:rsidRPr="009215EC">
        <w:rPr>
          <w:sz w:val="22"/>
        </w:rPr>
        <w:t>(Pt 1), 175-193. doi:10.1113/jphysiol.2007.133231</w:t>
      </w:r>
    </w:p>
    <w:p w14:paraId="499F0833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Alfarsi, L. H., El Ansari, R., Masisi, B. K., Parks, R., Mohammed, O. J., Ellis, I. O., . . . Green, A. R. (2020). Integrated Analysis of Key Differentially Expressed Genes Identifies DBN1 as a Predictive Marker of Response to Endocrine Therapy in Luminal Breast Cancer. </w:t>
      </w:r>
      <w:r w:rsidRPr="009215EC">
        <w:rPr>
          <w:i/>
          <w:sz w:val="22"/>
        </w:rPr>
        <w:t>Cancers (Basel), 12</w:t>
      </w:r>
      <w:r w:rsidRPr="009215EC">
        <w:rPr>
          <w:sz w:val="22"/>
        </w:rPr>
        <w:t>(6). doi:10.3390/cancers12061549</w:t>
      </w:r>
    </w:p>
    <w:p w14:paraId="3DBE254F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Amara, S., Ivy, M. T., Myles, E. L., &amp; Tiriveedhi, V. (2016). Sodium channel γENaC mediates IL-17 synergized high salt induced inflammatory stress in breast cancer cells. </w:t>
      </w:r>
      <w:r w:rsidRPr="009215EC">
        <w:rPr>
          <w:i/>
          <w:sz w:val="22"/>
        </w:rPr>
        <w:t>Cell Immunol, 302</w:t>
      </w:r>
      <w:r w:rsidRPr="009215EC">
        <w:rPr>
          <w:sz w:val="22"/>
        </w:rPr>
        <w:t>, 1-10. doi:10.1016/j.cellimm.2015.12.007</w:t>
      </w:r>
    </w:p>
    <w:p w14:paraId="4C9DABBF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Apasu, J. E., Schuette, D., LaRanger, R., Steinle, J. A., Nguyen, L. D., Grosshans, H. K., . . . Ehrlich, B. E. (2019). Neuronal calcium sensor 1 (NCS1) promotes motility and metastatic spread of breast cancer cells in vitro and in vivo. </w:t>
      </w:r>
      <w:r w:rsidRPr="009215EC">
        <w:rPr>
          <w:i/>
          <w:sz w:val="22"/>
        </w:rPr>
        <w:t>FASEB J, 33</w:t>
      </w:r>
      <w:r w:rsidRPr="009215EC">
        <w:rPr>
          <w:sz w:val="22"/>
        </w:rPr>
        <w:t>(4), 4802-4813. doi:10.1096/fj.201802004R</w:t>
      </w:r>
    </w:p>
    <w:p w14:paraId="26CC84F4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Askeland, C., Wik, E., Finne, K., Birkeland, E., Arnes, J. B., Collett, K., . . . Akslen, L. A. (2020). Stathmin expression associates with vascular and immune responses in aggressive breast cancer subgroups. </w:t>
      </w:r>
      <w:r w:rsidRPr="009215EC">
        <w:rPr>
          <w:i/>
          <w:sz w:val="22"/>
        </w:rPr>
        <w:t>Sci Rep, 10</w:t>
      </w:r>
      <w:r w:rsidRPr="009215EC">
        <w:rPr>
          <w:sz w:val="22"/>
        </w:rPr>
        <w:t>(1), 2914. doi:10.1038/s41598-020-59728-3</w:t>
      </w:r>
    </w:p>
    <w:p w14:paraId="5BA4000C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Berna-Erro, A. a. G. C. a. D. N. a. G. L. J. a. S. G. M. a. R. J. A. (2012). Capacitative and non-capacitative signaling complexes in human platelets. </w:t>
      </w:r>
      <w:r w:rsidRPr="009215EC">
        <w:rPr>
          <w:i/>
          <w:sz w:val="22"/>
        </w:rPr>
        <w:t>Biochimica et Biophysica Acta - Molecular Cell Research, 1823</w:t>
      </w:r>
      <w:r w:rsidRPr="009215EC">
        <w:rPr>
          <w:sz w:val="22"/>
        </w:rPr>
        <w:t>(8), 1242--1251. doi:10.1016/j.bbamcr.2012.05.023</w:t>
      </w:r>
    </w:p>
    <w:p w14:paraId="3CAF38EA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  <w:lang w:val="es-CL"/>
        </w:rPr>
        <w:t xml:space="preserve">Blanco, C., Morales, D., Mogollones, I., Vergara-Jaque, A., Vargas, C., Álvarez, A., . . . </w:t>
      </w:r>
      <w:r w:rsidRPr="009215EC">
        <w:rPr>
          <w:sz w:val="22"/>
        </w:rPr>
        <w:t xml:space="preserve">Cerda, O. (2019). EB1- and EB2-dependent anterograde trafficking of TRPM4 regulates focal adhesion turnover and cell invasion. </w:t>
      </w:r>
      <w:r w:rsidRPr="009215EC">
        <w:rPr>
          <w:i/>
          <w:sz w:val="22"/>
        </w:rPr>
        <w:t>FASEB J, 33</w:t>
      </w:r>
      <w:r w:rsidRPr="009215EC">
        <w:rPr>
          <w:sz w:val="22"/>
        </w:rPr>
        <w:t>(8), 9434-9452. doi:10.1096/fj.201900136R</w:t>
      </w:r>
    </w:p>
    <w:p w14:paraId="2F168C35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Bode, A. M., Cho, Y. Y., Zheng, D., Zhu, F., Ericson, M. E., Ma, W. Y., . . . Dong, Z. (2009). Transient receptor potential type vanilloid 1 suppresses skin carcinogenesis. </w:t>
      </w:r>
      <w:r w:rsidRPr="009215EC">
        <w:rPr>
          <w:i/>
          <w:sz w:val="22"/>
        </w:rPr>
        <w:t>Cancer Res, 69</w:t>
      </w:r>
      <w:r w:rsidRPr="009215EC">
        <w:rPr>
          <w:sz w:val="22"/>
        </w:rPr>
        <w:t>(3), 905-913. doi:10.1158/0008-5472.CAN-08-3263</w:t>
      </w:r>
    </w:p>
    <w:p w14:paraId="4B11DF70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Bong, A. H. L., Robitaille, M., Milevskiy, M. J. G., Roberts-Thomson, S. J., &amp; Monteith, G. R. (2020). NCS-1 expression is higher in basal breast cancers and regulates calcium influx and cytotoxic responses to doxorubicin. </w:t>
      </w:r>
      <w:r w:rsidRPr="009215EC">
        <w:rPr>
          <w:i/>
          <w:sz w:val="22"/>
        </w:rPr>
        <w:t>Mol Oncol, 14</w:t>
      </w:r>
      <w:r w:rsidRPr="009215EC">
        <w:rPr>
          <w:sz w:val="22"/>
        </w:rPr>
        <w:t>(1), 87-104. doi:10.1002/1878-0261.12589</w:t>
      </w:r>
    </w:p>
    <w:p w14:paraId="7A011D6A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  <w:lang w:val="es-CL"/>
        </w:rPr>
      </w:pPr>
      <w:r w:rsidRPr="009215EC">
        <w:rPr>
          <w:sz w:val="22"/>
        </w:rPr>
        <w:t xml:space="preserve">Britschgi, A., Bill, A., Brinkhaus, H., Rothwell, C., Clay, I., Duss, S., . . . Bentires-Alj, M. (2013). Calcium-activated chloride channel ANO1 promotes breast cancer progression by activating EGFR and CAMK signaling. </w:t>
      </w:r>
      <w:r w:rsidRPr="009215EC">
        <w:rPr>
          <w:i/>
          <w:sz w:val="22"/>
          <w:lang w:val="es-CL"/>
        </w:rPr>
        <w:t>Proc Natl Acad Sci U S A, 110</w:t>
      </w:r>
      <w:r w:rsidRPr="009215EC">
        <w:rPr>
          <w:sz w:val="22"/>
          <w:lang w:val="es-CL"/>
        </w:rPr>
        <w:t>(11), E1026-1034. doi:10.1073/pnas.1217072110</w:t>
      </w:r>
    </w:p>
    <w:p w14:paraId="44DAE853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Cao, R., Chen, J., Zhang, X., Zhai, Y., Qing, X., Xing, W., . . . Zhu, X. (2014). Elevated expression of myosin X in tumours contributes to breast cancer aggressiveness and metastasis. </w:t>
      </w:r>
      <w:r w:rsidRPr="009215EC">
        <w:rPr>
          <w:i/>
          <w:sz w:val="22"/>
        </w:rPr>
        <w:t>Br J Cancer, 111</w:t>
      </w:r>
      <w:r w:rsidRPr="009215EC">
        <w:rPr>
          <w:sz w:val="22"/>
        </w:rPr>
        <w:t>(3), 539-550. doi:10.1038/bjc.2014.298</w:t>
      </w:r>
    </w:p>
    <w:p w14:paraId="593DF47D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lastRenderedPageBreak/>
        <w:t xml:space="preserve">Cheng, K. T., Liu, X., Ong, H. L., &amp; Ambudkar, I. S. (2008). Functional requirement for Orai1 in store-operated TRPC1-STIM1 channels. </w:t>
      </w:r>
      <w:r w:rsidRPr="009215EC">
        <w:rPr>
          <w:i/>
          <w:sz w:val="22"/>
        </w:rPr>
        <w:t>J Biol Chem, 283</w:t>
      </w:r>
      <w:r w:rsidRPr="009215EC">
        <w:rPr>
          <w:sz w:val="22"/>
        </w:rPr>
        <w:t>(19), 12935-12940. doi:10.1074/jbc.C800008200</w:t>
      </w:r>
    </w:p>
    <w:p w14:paraId="19591AE8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Chi, M., Evans, H., Gilchrist, J., Mayhew, J., Hoffman, A., Pearsall, E. A., . . . Skelding, K. A. (2016). Phosphorylation of calcium/calmodulin-stimulated protein kinase II at T286 enhances invasion and migration of human breast cancer cells. </w:t>
      </w:r>
      <w:r w:rsidRPr="009215EC">
        <w:rPr>
          <w:i/>
          <w:sz w:val="22"/>
        </w:rPr>
        <w:t>Sci Rep, 6</w:t>
      </w:r>
      <w:r w:rsidRPr="009215EC">
        <w:rPr>
          <w:sz w:val="22"/>
        </w:rPr>
        <w:t>, 33132. doi:10.1038/srep33132</w:t>
      </w:r>
    </w:p>
    <w:p w14:paraId="13832AF3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Cho, C. H., Kim, E., Lee, Y. S., Yarishkin, O., Yoo, J. C., Park, J. Y., . . . Hwang, E. M. (2014). Depletion of 14-3-3γ reduces the surface expression of Transient Receptor Potential Melastatin 4b (TRPM4b) channels and attenuates TRPM4b-mediated glutamate-induced neuronal cell death. </w:t>
      </w:r>
      <w:r w:rsidRPr="009215EC">
        <w:rPr>
          <w:i/>
          <w:sz w:val="22"/>
        </w:rPr>
        <w:t>Mol Brain, 7</w:t>
      </w:r>
      <w:r w:rsidRPr="009215EC">
        <w:rPr>
          <w:sz w:val="22"/>
        </w:rPr>
        <w:t>, 52. doi:10.1186/s13041-014-0052-3</w:t>
      </w:r>
    </w:p>
    <w:p w14:paraId="001C611F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  <w:lang w:val="es-CL"/>
        </w:rPr>
      </w:pPr>
      <w:r w:rsidRPr="009215EC">
        <w:rPr>
          <w:sz w:val="22"/>
        </w:rPr>
        <w:t xml:space="preserve">Clark, K., Langeslag, M., van Leeuwen, B., Ran, L., Ryazanov, A. G., Figdor, C. G., . . . van Leeuwen, F. N. (2006). TRPM7, a novel regulator of actomyosin contractility and cell adhesion. </w:t>
      </w:r>
      <w:r w:rsidRPr="009215EC">
        <w:rPr>
          <w:i/>
          <w:sz w:val="22"/>
          <w:lang w:val="es-CL"/>
        </w:rPr>
        <w:t>EMBO J, 25</w:t>
      </w:r>
      <w:r w:rsidRPr="009215EC">
        <w:rPr>
          <w:sz w:val="22"/>
          <w:lang w:val="es-CL"/>
        </w:rPr>
        <w:t>(2), 290-301. doi:10.1038/sj.emboj.7600931</w:t>
      </w:r>
    </w:p>
    <w:p w14:paraId="2BBF9C1E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  <w:lang w:val="es-CL"/>
        </w:rPr>
        <w:t xml:space="preserve">Corso, G., Figueiredo, J., De Angelis, S. P., Corso, F., Girardi, A., Pereira, J., . . . </w:t>
      </w:r>
      <w:r w:rsidRPr="009215EC">
        <w:rPr>
          <w:sz w:val="22"/>
        </w:rPr>
        <w:t xml:space="preserve">Gandini, S. (2020). E-cadherin deregulation in breast cancer. </w:t>
      </w:r>
      <w:r w:rsidRPr="009215EC">
        <w:rPr>
          <w:i/>
          <w:sz w:val="22"/>
        </w:rPr>
        <w:t>J Cell Mol Med, 24</w:t>
      </w:r>
      <w:r w:rsidRPr="009215EC">
        <w:rPr>
          <w:sz w:val="22"/>
        </w:rPr>
        <w:t>(11), 5930-5936. doi:10.1111/jcmm.15140</w:t>
      </w:r>
    </w:p>
    <w:p w14:paraId="7632489F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Coticchia, C. M., Revankar, C. M., Deb, T. B., Dickson, R. B., &amp; Johnson, M. D. (2009). Calmodulin modulates Akt activity in human breast cancer cell lines. </w:t>
      </w:r>
      <w:r w:rsidRPr="009215EC">
        <w:rPr>
          <w:i/>
          <w:sz w:val="22"/>
        </w:rPr>
        <w:t>Breast Cancer Res Treat, 115</w:t>
      </w:r>
      <w:r w:rsidRPr="009215EC">
        <w:rPr>
          <w:sz w:val="22"/>
        </w:rPr>
        <w:t>(3), 545-560. doi:10.1007/s10549-008-0097-z</w:t>
      </w:r>
    </w:p>
    <w:p w14:paraId="71069B12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Daniels, S. R., Liyasova, M., Kales, S. C., Nau, M. M., Ryan, P. E., Green, J. E., &amp; Lipkowitz, S. (2019). Loss of function Cbl-c mutations in solid tumors. </w:t>
      </w:r>
      <w:r w:rsidRPr="009215EC">
        <w:rPr>
          <w:i/>
          <w:sz w:val="22"/>
        </w:rPr>
        <w:t>PLoS One, 14</w:t>
      </w:r>
      <w:r w:rsidRPr="009215EC">
        <w:rPr>
          <w:sz w:val="22"/>
        </w:rPr>
        <w:t>(7), e0219143. doi:10.1371/journal.pone.0219143</w:t>
      </w:r>
    </w:p>
    <w:p w14:paraId="574567C1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Daubriac, J., Han, S., Grahovac, J., Smith, E., Hosein, A., Buchanan, M., . . . Boucher, Y. (2018). The crosstalk between breast carcinoma-associated fibroblasts and cancer cells promotes RhoA-dependent invasion via IGF-1 and PAI-1. </w:t>
      </w:r>
      <w:r w:rsidRPr="009215EC">
        <w:rPr>
          <w:i/>
          <w:sz w:val="22"/>
        </w:rPr>
        <w:t>Oncotarget, 9</w:t>
      </w:r>
      <w:r w:rsidRPr="009215EC">
        <w:rPr>
          <w:sz w:val="22"/>
        </w:rPr>
        <w:t>(12), 10375-10387. doi:10.18632/oncotarget.23735</w:t>
      </w:r>
    </w:p>
    <w:p w14:paraId="72B3DCEC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de Graauw, M., van Miltenburg, M. H., Schmidt, M. K., Pont, C., Lalai, R., Kartopawiro, J., . . . van de Water, B. (2010). Annexin A1 regulates TGF-beta signaling and promotes metastasis formation of basal-like breast cancer cells. </w:t>
      </w:r>
      <w:r w:rsidRPr="009215EC">
        <w:rPr>
          <w:i/>
          <w:sz w:val="22"/>
        </w:rPr>
        <w:t>Proc Natl Acad Sci U S A, 107</w:t>
      </w:r>
      <w:r w:rsidRPr="009215EC">
        <w:rPr>
          <w:sz w:val="22"/>
        </w:rPr>
        <w:t>(14), 6340-6345. doi:10.1073/pnas.0913360107</w:t>
      </w:r>
    </w:p>
    <w:p w14:paraId="4575536D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de Kruijf, E. M., Dekker, T. J. A., Hawinkels, L., Putter, H., Smit, V., Kroep, J. R., . . . Mesker, W. E. (2013). The prognostic role of TGF-β signaling pathway in breast cancer patients. </w:t>
      </w:r>
      <w:r w:rsidRPr="009215EC">
        <w:rPr>
          <w:i/>
          <w:sz w:val="22"/>
        </w:rPr>
        <w:t>Ann Oncol, 24</w:t>
      </w:r>
      <w:r w:rsidRPr="009215EC">
        <w:rPr>
          <w:sz w:val="22"/>
        </w:rPr>
        <w:t>(2), 384-390. doi:10.1093/annonc/mds333</w:t>
      </w:r>
    </w:p>
    <w:p w14:paraId="334AE41C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Deb, T. B., Coticchia, C. M., &amp; Dickson, R. B. (2004). Calmodulin-mediated activation of Akt regulates survival of c-Myc-overexpressing mouse mammary carcinoma cells. </w:t>
      </w:r>
      <w:r w:rsidRPr="009215EC">
        <w:rPr>
          <w:i/>
          <w:sz w:val="22"/>
        </w:rPr>
        <w:t>J Biol Chem, 279</w:t>
      </w:r>
      <w:r w:rsidRPr="009215EC">
        <w:rPr>
          <w:sz w:val="22"/>
        </w:rPr>
        <w:t>(37), 38903-38911. doi:10.1074/jbc.M405314200</w:t>
      </w:r>
    </w:p>
    <w:p w14:paraId="786977AA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Dong, X., Liu, F., Sun, L., Liu, M., Li, D., Su, D., . . . Zhou, J. (2010). Oncogenic function of microtubule end-binding protein 1 in breast cancer. </w:t>
      </w:r>
      <w:r w:rsidRPr="009215EC">
        <w:rPr>
          <w:i/>
          <w:sz w:val="22"/>
        </w:rPr>
        <w:t>J Pathol, 220</w:t>
      </w:r>
      <w:r w:rsidRPr="009215EC">
        <w:rPr>
          <w:sz w:val="22"/>
        </w:rPr>
        <w:t>(3), 361-369. doi:10.1002/path.2662</w:t>
      </w:r>
    </w:p>
    <w:p w14:paraId="606BE049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Dorovkov, M. V., &amp; Ryazanov, A. G. (2004). Phosphorylation of annexin I by TRPM7 channel-kinase. </w:t>
      </w:r>
      <w:r w:rsidRPr="009215EC">
        <w:rPr>
          <w:i/>
          <w:sz w:val="22"/>
        </w:rPr>
        <w:t>J Biol Chem, 279</w:t>
      </w:r>
      <w:r w:rsidRPr="009215EC">
        <w:rPr>
          <w:sz w:val="22"/>
        </w:rPr>
        <w:t>(49), 50643-50646. doi:10.1074/jbc.C400441200</w:t>
      </w:r>
    </w:p>
    <w:p w14:paraId="4CBD5387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Elias, D., Vever, H., Lænkholm, A. V., Gjerstorff, M. F., Yde, C. W., Lykkesfeldt, A. E., &amp; Ditzel, H. J. (2015). Gene expression profiling identifies FYN as an important molecule in tamoxifen resistance and a predictor of early recurrence in patients treated with endocrine therapy. </w:t>
      </w:r>
      <w:r w:rsidRPr="009215EC">
        <w:rPr>
          <w:i/>
          <w:sz w:val="22"/>
        </w:rPr>
        <w:t>Oncogene, 34</w:t>
      </w:r>
      <w:r w:rsidRPr="009215EC">
        <w:rPr>
          <w:sz w:val="22"/>
        </w:rPr>
        <w:t>(15), 1919-1927. doi:10.1038/onc.2014.138</w:t>
      </w:r>
    </w:p>
    <w:p w14:paraId="52BF02C8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Elzamzamy, O. M., Penner, R., &amp; Hazlehurst, L. A. (2020). The Role of TRPC1 in Modulating Cancer Progression. </w:t>
      </w:r>
      <w:r w:rsidRPr="009215EC">
        <w:rPr>
          <w:i/>
          <w:sz w:val="22"/>
        </w:rPr>
        <w:t>Cells, 9</w:t>
      </w:r>
      <w:r w:rsidRPr="009215EC">
        <w:rPr>
          <w:sz w:val="22"/>
        </w:rPr>
        <w:t>(2). doi:10.3390/cells9020388</w:t>
      </w:r>
    </w:p>
    <w:p w14:paraId="03BD0BC5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lastRenderedPageBreak/>
        <w:t xml:space="preserve">Fang, F., Flegler, A. J., Du, P., Lin, S., &amp; Clevenger, C. V. (2009). Expression of cyclophilin B is associated with malignant progression and regulation of genes implicated in the pathogenesis of breast cancer. </w:t>
      </w:r>
      <w:r w:rsidRPr="009215EC">
        <w:rPr>
          <w:i/>
          <w:sz w:val="22"/>
        </w:rPr>
        <w:t>Am J Pathol, 174</w:t>
      </w:r>
      <w:r w:rsidRPr="009215EC">
        <w:rPr>
          <w:sz w:val="22"/>
        </w:rPr>
        <w:t>(1), 297-308. doi:10.2353/ajpath.2009.080753</w:t>
      </w:r>
    </w:p>
    <w:p w14:paraId="314BE454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Fang, L., Huang, C., Meng, X., Wu, B., Ma, T., Liu, X., . . . Li, J. (2014). TGF-β1-elevated TRPM7 channel regulates collagen expression in hepatic stellate cells via TGF-β1/Smad pathway. </w:t>
      </w:r>
      <w:r w:rsidRPr="009215EC">
        <w:rPr>
          <w:i/>
          <w:sz w:val="22"/>
        </w:rPr>
        <w:t>Toxicol Appl Pharmacol, 280</w:t>
      </w:r>
      <w:r w:rsidRPr="009215EC">
        <w:rPr>
          <w:sz w:val="22"/>
        </w:rPr>
        <w:t>(2), 335-344. doi:10.1016/j.taap.2014.08.006</w:t>
      </w:r>
    </w:p>
    <w:p w14:paraId="5834D862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  <w:lang w:val="es-CL"/>
        </w:rPr>
      </w:pPr>
      <w:r w:rsidRPr="009215EC">
        <w:rPr>
          <w:sz w:val="22"/>
        </w:rPr>
        <w:t xml:space="preserve">Faouzi, M. a. H. F. a. P. M. a. A. A. a. S. H. a. O.-A. H. (2011). Down-regulation of Orai3 arrests cell-cycle progression and induces apoptosis in breast cancer cells but not in normal breast epithelial cells. </w:t>
      </w:r>
      <w:r w:rsidRPr="009215EC">
        <w:rPr>
          <w:i/>
          <w:sz w:val="22"/>
          <w:lang w:val="es-CL"/>
        </w:rPr>
        <w:t>Journal of Cellular Physiology, 226</w:t>
      </w:r>
      <w:r w:rsidRPr="009215EC">
        <w:rPr>
          <w:sz w:val="22"/>
          <w:lang w:val="es-CL"/>
        </w:rPr>
        <w:t>(2), 542--551. doi:10.1002/jcp.22363</w:t>
      </w:r>
    </w:p>
    <w:p w14:paraId="6A75308F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  <w:lang w:val="es-CL"/>
        </w:rPr>
        <w:t xml:space="preserve">Fernandes, J., Lorenzo, I. M., Andrade, Y. N., Garcia-Elias, A., Serra, S. A., Fernández-Fernández, J. M., &amp; Valverde, M. A. (2008). </w:t>
      </w:r>
      <w:r w:rsidRPr="009215EC">
        <w:rPr>
          <w:sz w:val="22"/>
        </w:rPr>
        <w:t xml:space="preserve">IP3 sensitizes TRPV4 channel to the mechano- and osmotransducing messenger 5'-6'-epoxyeicosatrienoic acid. </w:t>
      </w:r>
      <w:r w:rsidRPr="009215EC">
        <w:rPr>
          <w:i/>
          <w:sz w:val="22"/>
        </w:rPr>
        <w:t>J Cell Biol, 181</w:t>
      </w:r>
      <w:r w:rsidRPr="009215EC">
        <w:rPr>
          <w:sz w:val="22"/>
        </w:rPr>
        <w:t>(1), 143-155. doi:10.1083/jcb.200712058</w:t>
      </w:r>
    </w:p>
    <w:p w14:paraId="7CC5D690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Finn, R. S. (2008). Targeting Src in breast cancer. </w:t>
      </w:r>
      <w:r w:rsidRPr="009215EC">
        <w:rPr>
          <w:i/>
          <w:sz w:val="22"/>
        </w:rPr>
        <w:t>Ann Oncol, 19</w:t>
      </w:r>
      <w:r w:rsidRPr="009215EC">
        <w:rPr>
          <w:sz w:val="22"/>
        </w:rPr>
        <w:t>(8), 1379-1386. doi:10.1093/annonc/mdn291</w:t>
      </w:r>
    </w:p>
    <w:p w14:paraId="509515DD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Fiorio Pla, A., Maric, D., Brazer, S. C., Giacobini, P., Liu, X., Chang, Y. H., . . . Barker, J. L. (2005). Canonical transient receptor potential 1 plays a role in basic fibroblast growth factor (bFGF)/FGF receptor-1-induced Ca2+ entry and embryonic rat neural stem cell proliferation. </w:t>
      </w:r>
      <w:r w:rsidRPr="009215EC">
        <w:rPr>
          <w:i/>
          <w:sz w:val="22"/>
        </w:rPr>
        <w:t>J Neurosci, 25</w:t>
      </w:r>
      <w:r w:rsidRPr="009215EC">
        <w:rPr>
          <w:sz w:val="22"/>
        </w:rPr>
        <w:t>(10), 2687-2701. doi:10.1523/JNEUROSCI.0951-04.2005</w:t>
      </w:r>
    </w:p>
    <w:p w14:paraId="0571F861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  <w:lang w:val="es-CL"/>
        </w:rPr>
      </w:pPr>
      <w:r w:rsidRPr="009215EC">
        <w:rPr>
          <w:sz w:val="22"/>
        </w:rPr>
        <w:t xml:space="preserve">Fujii, K., Kondo, T., Yokoo, H., Yamada, T., Iwatsuki, K., &amp; Hirohashi, S. (2005). Proteomic study of human hepatocellular carcinoma using two-dimensional difference gel electrophoresis with saturation cysteine dye. </w:t>
      </w:r>
      <w:r w:rsidRPr="009215EC">
        <w:rPr>
          <w:i/>
          <w:sz w:val="22"/>
          <w:lang w:val="es-CL"/>
        </w:rPr>
        <w:t>Proteomics, 5</w:t>
      </w:r>
      <w:r w:rsidRPr="009215EC">
        <w:rPr>
          <w:sz w:val="22"/>
          <w:lang w:val="es-CL"/>
        </w:rPr>
        <w:t>(5), 1411-1422. doi:10.1002/pmic.200401004</w:t>
      </w:r>
    </w:p>
    <w:p w14:paraId="73C3C1B8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  <w:lang w:val="es-CL"/>
        </w:rPr>
        <w:t xml:space="preserve">Garcia-Elias, A., Lorenzo, I. M., Vicente, R., &amp; Valverde, M. A. (2008). </w:t>
      </w:r>
      <w:r w:rsidRPr="009215EC">
        <w:rPr>
          <w:sz w:val="22"/>
        </w:rPr>
        <w:t xml:space="preserve">IP3 receptor binds to and sensitizes TRPV4 channel to osmotic stimuli via a calmodulin-binding site. </w:t>
      </w:r>
      <w:r w:rsidRPr="009215EC">
        <w:rPr>
          <w:i/>
          <w:sz w:val="22"/>
        </w:rPr>
        <w:t>J Biol Chem, 283</w:t>
      </w:r>
      <w:r w:rsidRPr="009215EC">
        <w:rPr>
          <w:sz w:val="22"/>
        </w:rPr>
        <w:t>(46), 31284-31288. doi:10.1074/jbc.C800184200</w:t>
      </w:r>
    </w:p>
    <w:p w14:paraId="5FB74EFA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Gautam, J., Banskota, S., Regmi, S. C., Ahn, S., Jeon, Y. H., Jeong, H., . . . Kim, J. A. (2016). Tryptophan hydroxylase 1 and 5-HT(7) receptor preferentially expressed in triple-negative breast cancer promote cancer progression through autocrine serotonin signaling. </w:t>
      </w:r>
      <w:r w:rsidRPr="009215EC">
        <w:rPr>
          <w:i/>
          <w:sz w:val="22"/>
        </w:rPr>
        <w:t>Mol Cancer, 15</w:t>
      </w:r>
      <w:r w:rsidRPr="009215EC">
        <w:rPr>
          <w:sz w:val="22"/>
        </w:rPr>
        <w:t>(1), 75. doi:10.1186/s12943-016-0559-6</w:t>
      </w:r>
    </w:p>
    <w:p w14:paraId="010C179B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Goel, M., Sinkins, W., Keightley, A., Kinter, M., &amp; Schilling, W. P. (2005). Proteomic analysis of TRPC5- and TRPC6-binding partners reveals interaction with the plasmalemmal Na(+)/K(+)-ATPase. </w:t>
      </w:r>
      <w:r w:rsidRPr="009215EC">
        <w:rPr>
          <w:i/>
          <w:sz w:val="22"/>
        </w:rPr>
        <w:t>Pflugers Arch, 451</w:t>
      </w:r>
      <w:r w:rsidRPr="009215EC">
        <w:rPr>
          <w:sz w:val="22"/>
        </w:rPr>
        <w:t>(1), 87-98. doi:10.1007/s00424-005-1454-y</w:t>
      </w:r>
    </w:p>
    <w:p w14:paraId="3912D541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Goodarzi, H., Zhang, S., Buss, C. G., Fish, L., Tavazoie, S., &amp; Tavazoie, S. F. (2014). Metastasis-suppressor transcript destabilization through TARBP2 binding of mRNA hairpins. </w:t>
      </w:r>
      <w:r w:rsidRPr="009215EC">
        <w:rPr>
          <w:i/>
          <w:sz w:val="22"/>
        </w:rPr>
        <w:t>Nature, 513</w:t>
      </w:r>
      <w:r w:rsidRPr="009215EC">
        <w:rPr>
          <w:sz w:val="22"/>
        </w:rPr>
        <w:t>(7517), 256-260. doi:10.1038/nature13466</w:t>
      </w:r>
    </w:p>
    <w:p w14:paraId="6EA7AD3C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Greka, A., Navarro, B., Oancea, E., Duggan, A., &amp; Clapham, D. E. (2003). TRPC5 is a regulator of hippocampal neurite length and growth cone morphology. </w:t>
      </w:r>
      <w:r w:rsidRPr="009215EC">
        <w:rPr>
          <w:i/>
          <w:sz w:val="22"/>
        </w:rPr>
        <w:t>Nat Neurosci, 6</w:t>
      </w:r>
      <w:r w:rsidRPr="009215EC">
        <w:rPr>
          <w:sz w:val="22"/>
        </w:rPr>
        <w:t>(8), 837-845. doi:10.1038/nn1092</w:t>
      </w:r>
    </w:p>
    <w:p w14:paraId="36661C5B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  <w:lang w:val="es-CL"/>
        </w:rPr>
      </w:pPr>
      <w:r w:rsidRPr="009215EC">
        <w:rPr>
          <w:sz w:val="22"/>
        </w:rPr>
        <w:t xml:space="preserve">Guilbert, A., Gautier, M., Dhennin-Duthille, I., Rybarczyk, P., Sahni, J., Sevestre, H., . . . Ouadid-Ahidouch, H. (2013). Transient receptor potential melastatin 7 is involved in oestrogen receptor-negative metastatic breast cancer cells migration through its kinase domain. </w:t>
      </w:r>
      <w:r w:rsidRPr="009215EC">
        <w:rPr>
          <w:i/>
          <w:sz w:val="22"/>
          <w:lang w:val="es-CL"/>
        </w:rPr>
        <w:t>Eur J Cancer, 49</w:t>
      </w:r>
      <w:r w:rsidRPr="009215EC">
        <w:rPr>
          <w:sz w:val="22"/>
          <w:lang w:val="es-CL"/>
        </w:rPr>
        <w:t>(17), 3694-3707. doi:10.1016/j.ejca.2013.07.008</w:t>
      </w:r>
    </w:p>
    <w:p w14:paraId="396F2BD2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  <w:lang w:val="es-CL"/>
        </w:rPr>
        <w:t xml:space="preserve">Hannan, M. A., Kabbani, N., Paspalas, C. D., &amp; Levenson, R. (2008). </w:t>
      </w:r>
      <w:r w:rsidRPr="009215EC">
        <w:rPr>
          <w:sz w:val="22"/>
        </w:rPr>
        <w:t xml:space="preserve">Interaction with dopamine D2 receptor enhances expression of transient receptor potential channel 1 at the cell surface. </w:t>
      </w:r>
      <w:r w:rsidRPr="009215EC">
        <w:rPr>
          <w:i/>
          <w:sz w:val="22"/>
        </w:rPr>
        <w:t>Biochim Biophys Acta, 1778</w:t>
      </w:r>
      <w:r w:rsidRPr="009215EC">
        <w:rPr>
          <w:sz w:val="22"/>
        </w:rPr>
        <w:t>(4), 974-982. doi:10.1016/j.bbamem.2008.01.011</w:t>
      </w:r>
    </w:p>
    <w:p w14:paraId="43A525AE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lastRenderedPageBreak/>
        <w:t xml:space="preserve">Hasna, J., Hague, F., Rodat-Despoix, L., Geerts, D., Leroy, C., Tulasne, D., . . . Kischel, P. (2018). Orai3 calcium channel and resistance to chemotherapy in breast cancer cells: the p53 connection. </w:t>
      </w:r>
      <w:r w:rsidRPr="009215EC">
        <w:rPr>
          <w:i/>
          <w:sz w:val="22"/>
        </w:rPr>
        <w:t>Cell Death Differ, 25</w:t>
      </w:r>
      <w:r w:rsidRPr="009215EC">
        <w:rPr>
          <w:sz w:val="22"/>
        </w:rPr>
        <w:t>(4), 693-707. doi:10.1038/s41418-017-0007-1</w:t>
      </w:r>
    </w:p>
    <w:p w14:paraId="71912471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Hellwig, N., Albrecht, N., Harteneck, C., Schultz, G., &amp; Schaefer, M. (2005). Homo- and heteromeric assembly of TRPV channel subunits. </w:t>
      </w:r>
      <w:r w:rsidRPr="009215EC">
        <w:rPr>
          <w:i/>
          <w:sz w:val="22"/>
        </w:rPr>
        <w:t>J Cell Sci, 118</w:t>
      </w:r>
      <w:r w:rsidRPr="009215EC">
        <w:rPr>
          <w:sz w:val="22"/>
        </w:rPr>
        <w:t>(Pt 5), 917-928. doi:10.1242/jcs.01675</w:t>
      </w:r>
    </w:p>
    <w:p w14:paraId="1583A028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  <w:lang w:val="es-CL"/>
        </w:rPr>
        <w:t xml:space="preserve">Hiraoka, E., Mimae, T., Ito, M., Kadoya, T., Miyata, Y., Ito, A., &amp; Okada, M. (2019). </w:t>
      </w:r>
      <w:r w:rsidRPr="009215EC">
        <w:rPr>
          <w:sz w:val="22"/>
        </w:rPr>
        <w:t xml:space="preserve">Breast cancer cell motility is promoted by 14-3-3γ. </w:t>
      </w:r>
      <w:r w:rsidRPr="009215EC">
        <w:rPr>
          <w:i/>
          <w:sz w:val="22"/>
        </w:rPr>
        <w:t>Breast Cancer, 26</w:t>
      </w:r>
      <w:r w:rsidRPr="009215EC">
        <w:rPr>
          <w:sz w:val="22"/>
        </w:rPr>
        <w:t>(5), 581-593. doi:10.1007/s12282-019-00957-4</w:t>
      </w:r>
    </w:p>
    <w:p w14:paraId="62EACFC0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  <w:lang w:val="es-CL"/>
        </w:rPr>
        <w:t xml:space="preserve">Hisatsune, C., Kuroda, Y., Nakamura, K., Inoue, T., Nakamura, T., Michikawa, T., . . . </w:t>
      </w:r>
      <w:r w:rsidRPr="009215EC">
        <w:rPr>
          <w:sz w:val="22"/>
        </w:rPr>
        <w:t xml:space="preserve">Mikoshiba, K. (2004). Regulation of TRPC6 channel activity by tyrosine phosphorylation. </w:t>
      </w:r>
      <w:r w:rsidRPr="009215EC">
        <w:rPr>
          <w:i/>
          <w:sz w:val="22"/>
        </w:rPr>
        <w:t>J Biol Chem, 279</w:t>
      </w:r>
      <w:r w:rsidRPr="009215EC">
        <w:rPr>
          <w:sz w:val="22"/>
        </w:rPr>
        <w:t>(18), 18887-18894. doi:10.1074/jbc.M311274200</w:t>
      </w:r>
    </w:p>
    <w:p w14:paraId="51B2FD67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Holdman, X. B., Welte, T., Rajapakshe, K., Pond, A., Coarfa, C., Mo, Q., . . . Rosen, J. M. (2015). Upregulation of EGFR signaling is correlated with tumor stroma remodeling and tumor recurrence in FGFR1-driven breast cancer. </w:t>
      </w:r>
      <w:r w:rsidRPr="009215EC">
        <w:rPr>
          <w:i/>
          <w:sz w:val="22"/>
        </w:rPr>
        <w:t>Breast Cancer Res, 17</w:t>
      </w:r>
      <w:r w:rsidRPr="009215EC">
        <w:rPr>
          <w:sz w:val="22"/>
        </w:rPr>
        <w:t>, 141. doi:10.1186/s13058-015-0649-1</w:t>
      </w:r>
    </w:p>
    <w:p w14:paraId="0994906D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Hsu, K. S., &amp; Kao, H. Y. (2013). Alpha-actinin 4 and tumorigenesis of breast cancer. </w:t>
      </w:r>
      <w:r w:rsidRPr="009215EC">
        <w:rPr>
          <w:i/>
          <w:sz w:val="22"/>
        </w:rPr>
        <w:t>Vitam Horm, 93</w:t>
      </w:r>
      <w:r w:rsidRPr="009215EC">
        <w:rPr>
          <w:sz w:val="22"/>
        </w:rPr>
        <w:t>, 323-351. doi:10.1016/B978-0-12-416673-8.00005-8</w:t>
      </w:r>
    </w:p>
    <w:p w14:paraId="6AECF955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Huang, Y., Yang, L., Pei, Y. Y., Wang, J., Wu, H., Yuan, J., &amp; Wang, L. (2018). Overexpressed ACBD3 has prognostic value in human breast cancer and promotes the self-renewal potential of breast cancer cells by activating the Wnt/beta-catenin signaling pathway. </w:t>
      </w:r>
      <w:r w:rsidRPr="009215EC">
        <w:rPr>
          <w:i/>
          <w:sz w:val="22"/>
        </w:rPr>
        <w:t>Exp Cell Res, 363</w:t>
      </w:r>
      <w:r w:rsidRPr="009215EC">
        <w:rPr>
          <w:sz w:val="22"/>
        </w:rPr>
        <w:t>(1), 39-47. doi:10.1016/j.yexcr.2018.01.003</w:t>
      </w:r>
    </w:p>
    <w:p w14:paraId="38C636EC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Hui, H., McHugh, D., Hannan, M., Zeng, F., Xu, S. Z., Khan, S. U., . . . Weiss, J. L. (2006). Calcium-sensing mechanism in TRPC5 channels contributing to retardation of neurite outgrowth. </w:t>
      </w:r>
      <w:r w:rsidRPr="009215EC">
        <w:rPr>
          <w:i/>
          <w:sz w:val="22"/>
        </w:rPr>
        <w:t>J Physiol, 572</w:t>
      </w:r>
      <w:r w:rsidRPr="009215EC">
        <w:rPr>
          <w:sz w:val="22"/>
        </w:rPr>
        <w:t>(Pt 1), 165-172. doi:10.1113/jphysiol.2005.102889</w:t>
      </w:r>
    </w:p>
    <w:p w14:paraId="54BE8C79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  <w:lang w:val="es-CL"/>
        </w:rPr>
      </w:pPr>
      <w:r w:rsidRPr="009215EC">
        <w:rPr>
          <w:sz w:val="22"/>
        </w:rPr>
        <w:t xml:space="preserve">Humphries, B., Wang, Z., Li, Y., Jhan, J. R., Jiang, Y., &amp; Yang, C. (2017). ARHGAP18 Downregulation by miR-200b Suppresses Metastasis of Triple-Negative Breast Cancer by Enhancing Activation of RhoA. </w:t>
      </w:r>
      <w:r w:rsidRPr="009215EC">
        <w:rPr>
          <w:i/>
          <w:sz w:val="22"/>
          <w:lang w:val="es-CL"/>
        </w:rPr>
        <w:t>Cancer Res, 77</w:t>
      </w:r>
      <w:r w:rsidRPr="009215EC">
        <w:rPr>
          <w:sz w:val="22"/>
          <w:lang w:val="es-CL"/>
        </w:rPr>
        <w:t>(15), 4051-4064. doi:10.1158/0008-5472.Can-16-3141</w:t>
      </w:r>
    </w:p>
    <w:p w14:paraId="2EFC3CBE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  <w:lang w:val="es-CL"/>
        </w:rPr>
        <w:t xml:space="preserve">Jardin, I., Diez-Bello, R., Lopez, J. J., Redondo, P. C., Salido, G. M., Smani, T., &amp; Rosado, J. A. (2018). </w:t>
      </w:r>
      <w:r w:rsidRPr="009215EC">
        <w:rPr>
          <w:sz w:val="22"/>
        </w:rPr>
        <w:t xml:space="preserve">TRPC6 Channels Are Required for Proliferation, Migration and Invasion of Breast Cancer Cell Lines by Modulation of Orai1 and Orai3 Surface Exposure. </w:t>
      </w:r>
      <w:r w:rsidRPr="009215EC">
        <w:rPr>
          <w:i/>
          <w:sz w:val="22"/>
        </w:rPr>
        <w:t>Cancers (Basel), 10</w:t>
      </w:r>
      <w:r w:rsidRPr="009215EC">
        <w:rPr>
          <w:sz w:val="22"/>
        </w:rPr>
        <w:t>(9). doi:10.3390/cancers10090331</w:t>
      </w:r>
    </w:p>
    <w:p w14:paraId="25B5AF18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  <w:lang w:val="es-CL"/>
        </w:rPr>
      </w:pPr>
      <w:r w:rsidRPr="009215EC">
        <w:rPr>
          <w:sz w:val="22"/>
        </w:rPr>
        <w:t xml:space="preserve">Jeong, J., VanHouten, J. N., Dann, P., Kim, W., Sullivan, C., Yu, H., . . . Wysolmerski, J. J. (2016). PMCA2 regulates HER2 protein kinase localization and signaling and promotes HER2-mediated breast cancer. </w:t>
      </w:r>
      <w:r w:rsidRPr="009215EC">
        <w:rPr>
          <w:i/>
          <w:sz w:val="22"/>
          <w:lang w:val="es-CL"/>
        </w:rPr>
        <w:t>Proc Natl Acad Sci U S A, 113</w:t>
      </w:r>
      <w:r w:rsidRPr="009215EC">
        <w:rPr>
          <w:sz w:val="22"/>
          <w:lang w:val="es-CL"/>
        </w:rPr>
        <w:t>(3), E282-290. doi:10.1073/pnas.1516138113</w:t>
      </w:r>
    </w:p>
    <w:p w14:paraId="2DE72762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Jung, H. J. a. P. J. Y. a. J. H. S. a. K. T. H. (2011). Aquaporin-5: A marker protein for proliferation and migration of human breast cancer cells. </w:t>
      </w:r>
      <w:r w:rsidRPr="009215EC">
        <w:rPr>
          <w:i/>
          <w:sz w:val="22"/>
        </w:rPr>
        <w:t>PLoS ONE, 6</w:t>
      </w:r>
      <w:r w:rsidRPr="009215EC">
        <w:rPr>
          <w:sz w:val="22"/>
        </w:rPr>
        <w:t>(12). doi:10.1371/journal.pone.0028492</w:t>
      </w:r>
    </w:p>
    <w:p w14:paraId="115C5081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Kalpana, G., Figy, C., Yeung, M., &amp; Yeung, K. C. (2019). Reduced RhoA expression enhances breast cancer metastasis with a concomitant increase in CCR5 and CXCR4 chemokines signaling. </w:t>
      </w:r>
      <w:r w:rsidRPr="009215EC">
        <w:rPr>
          <w:i/>
          <w:sz w:val="22"/>
        </w:rPr>
        <w:t>Sci Rep, 9</w:t>
      </w:r>
      <w:r w:rsidRPr="009215EC">
        <w:rPr>
          <w:sz w:val="22"/>
        </w:rPr>
        <w:t>(1), 16351. doi:10.1038/s41598-019-52746-w</w:t>
      </w:r>
    </w:p>
    <w:p w14:paraId="1347E0AC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  <w:lang w:val="es-CL"/>
        </w:rPr>
      </w:pPr>
      <w:r w:rsidRPr="009215EC">
        <w:rPr>
          <w:sz w:val="22"/>
        </w:rPr>
        <w:t xml:space="preserve">Khaitan, D., Sankpal, U. T., Weksler, B., Meister, E. A., Romero, I. A., Couraud, P. O., &amp; Ningaraj, N. S. (2009). Role of KCNMA1 gene in breast cancer invasion and metastasis to brain. </w:t>
      </w:r>
      <w:r w:rsidRPr="009215EC">
        <w:rPr>
          <w:i/>
          <w:sz w:val="22"/>
          <w:lang w:val="es-CL"/>
        </w:rPr>
        <w:t>BMC Cancer, 9</w:t>
      </w:r>
      <w:r w:rsidRPr="009215EC">
        <w:rPr>
          <w:sz w:val="22"/>
          <w:lang w:val="es-CL"/>
        </w:rPr>
        <w:t>, 258. doi:10.1186/1471-2407-9-258</w:t>
      </w:r>
    </w:p>
    <w:p w14:paraId="200A1E69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  <w:lang w:val="es-CL"/>
        </w:rPr>
        <w:lastRenderedPageBreak/>
        <w:t xml:space="preserve">Kida, N., Sokabe, T., Kashio, M., Haruna, K., Mizuno, Y., Suga, Y., . . . </w:t>
      </w:r>
      <w:r w:rsidRPr="009215EC">
        <w:rPr>
          <w:sz w:val="22"/>
        </w:rPr>
        <w:t xml:space="preserve">Tominaga, M. (2012). Importance of transient receptor potential vanilloid 4 (TRPV4) in epidermal barrier function in human skin keratinocytes. </w:t>
      </w:r>
      <w:r w:rsidRPr="009215EC">
        <w:rPr>
          <w:i/>
          <w:sz w:val="22"/>
        </w:rPr>
        <w:t>Pflugers Arch, 463</w:t>
      </w:r>
      <w:r w:rsidRPr="009215EC">
        <w:rPr>
          <w:sz w:val="22"/>
        </w:rPr>
        <w:t>(5), 715-725. doi:10.1007/s00424-012-1081-3</w:t>
      </w:r>
    </w:p>
    <w:p w14:paraId="749D938C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Kim, E. C., Choi, S. K., Lim, M., Yeon, S. I., &amp; Lee, Y. H. (2013). Role of endogenous ENaC and TRP channels in the myogenic response of rat posterior cerebral arteries. </w:t>
      </w:r>
      <w:r w:rsidRPr="009215EC">
        <w:rPr>
          <w:i/>
          <w:sz w:val="22"/>
        </w:rPr>
        <w:t>PLoS One, 8</w:t>
      </w:r>
      <w:r w:rsidRPr="009215EC">
        <w:rPr>
          <w:sz w:val="22"/>
        </w:rPr>
        <w:t>(12), e84194. doi:10.1371/journal.pone.0084194</w:t>
      </w:r>
    </w:p>
    <w:p w14:paraId="05619F67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Kim, E. Y., Alvarez-Baron, C. P., &amp; Dryer, S. E. (2009). Canonical transient receptor potential channel (TRPC)3 and TRPC6 associate with large-conductance Ca2+-activated K+ (BKCa) channels: role in BKCa trafficking to the surface of cultured podocytes. </w:t>
      </w:r>
      <w:r w:rsidRPr="009215EC">
        <w:rPr>
          <w:i/>
          <w:sz w:val="22"/>
        </w:rPr>
        <w:t>Mol Pharmacol, 75</w:t>
      </w:r>
      <w:r w:rsidRPr="009215EC">
        <w:rPr>
          <w:sz w:val="22"/>
        </w:rPr>
        <w:t>(3), 466-477. doi:10.1124/mol.108.051912</w:t>
      </w:r>
    </w:p>
    <w:p w14:paraId="0322534A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Kim, S., Kang, C., Shin, C. Y., Hwang, S. W., Yang, Y. D., Shim, W. S., . . . Oh, U. (2006). TRPV1 recapitulates native capsaicin receptor in sensory neurons in association with Fas-associated factor 1. </w:t>
      </w:r>
      <w:r w:rsidRPr="009215EC">
        <w:rPr>
          <w:i/>
          <w:sz w:val="22"/>
        </w:rPr>
        <w:t>J Neurosci, 26</w:t>
      </w:r>
      <w:r w:rsidRPr="009215EC">
        <w:rPr>
          <w:sz w:val="22"/>
        </w:rPr>
        <w:t>(9), 2403-2412. doi:10.1523/JNEUROSCI.4691-05.2006</w:t>
      </w:r>
    </w:p>
    <w:p w14:paraId="343D3060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Kim, S. Y., Hong, C., Wie, J., Kim, E., Kim, B. J., Ha, K., . . . So, I. (2014). Reciprocal positive regulation between TRPV6 and NUMB in PTEN-deficient prostate cancer cells. </w:t>
      </w:r>
      <w:r w:rsidRPr="009215EC">
        <w:rPr>
          <w:i/>
          <w:sz w:val="22"/>
        </w:rPr>
        <w:t>Biochem Biophys Res Commun, 447</w:t>
      </w:r>
      <w:r w:rsidRPr="009215EC">
        <w:rPr>
          <w:sz w:val="22"/>
        </w:rPr>
        <w:t>(1), 192-196. doi:10.1016/j.bbrc.2014.03.123</w:t>
      </w:r>
    </w:p>
    <w:p w14:paraId="06A183A1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Kim, S. Y., Yang, D., Myeong, J., Ha, K., Kim, S. H., Park, E. J., . . . So, I. (2013). Regulation of calcium influx and signaling pathway in cancer cells via TRPV6-Numb1 interaction. </w:t>
      </w:r>
      <w:r w:rsidRPr="009215EC">
        <w:rPr>
          <w:i/>
          <w:sz w:val="22"/>
        </w:rPr>
        <w:t>Cell Calcium, 53</w:t>
      </w:r>
      <w:r w:rsidRPr="009215EC">
        <w:rPr>
          <w:sz w:val="22"/>
        </w:rPr>
        <w:t>(2), 102-111. doi:10.1016/j.ceca.2012.10.005</w:t>
      </w:r>
    </w:p>
    <w:p w14:paraId="4C0C8BCA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Kim, Y. A., Lee, H. J., Heo, S. H., Park, H. S., Park, S. Y., Bang, W., . . . Gong, G. (2016). MxA expression is associated with tumor-infiltrating lymphocytes and is a prognostic factor in triple-negative breast cancer. </w:t>
      </w:r>
      <w:r w:rsidRPr="009215EC">
        <w:rPr>
          <w:i/>
          <w:sz w:val="22"/>
        </w:rPr>
        <w:t>Breast Cancer Res Treat, 156</w:t>
      </w:r>
      <w:r w:rsidRPr="009215EC">
        <w:rPr>
          <w:sz w:val="22"/>
        </w:rPr>
        <w:t>(3), 597-606. doi:10.1007/s10549-016-3786-z</w:t>
      </w:r>
    </w:p>
    <w:p w14:paraId="7A8BDA56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Klebig, C., Seitz, S., Arnold, W., Deutschmann, N., Pacyna-Gengelbach, M., Scherneck, S., &amp; Petersen, I. (2005). Characterization of {gamma}-aminobutyric acid type A receptor-associated protein, a novel tumor suppressor, showing reduced expression in breast cancer. </w:t>
      </w:r>
      <w:r w:rsidRPr="009215EC">
        <w:rPr>
          <w:i/>
          <w:sz w:val="22"/>
        </w:rPr>
        <w:t>Cancer Res, 65</w:t>
      </w:r>
      <w:r w:rsidRPr="009215EC">
        <w:rPr>
          <w:sz w:val="22"/>
        </w:rPr>
        <w:t xml:space="preserve">(2), 394-400. </w:t>
      </w:r>
    </w:p>
    <w:p w14:paraId="656CB4AC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  <w:lang w:val="es-CL"/>
        </w:rPr>
      </w:pPr>
      <w:r w:rsidRPr="009215EC">
        <w:rPr>
          <w:sz w:val="22"/>
        </w:rPr>
        <w:t xml:space="preserve">Kovac, B., Mäkelä, T. P., &amp; Vallenius, T. (2018). Increased α-actinin-1 destabilizes E-cadherin-based adhesions and associates with poor prognosis in basal-like breast cancer. </w:t>
      </w:r>
      <w:r w:rsidRPr="009215EC">
        <w:rPr>
          <w:i/>
          <w:sz w:val="22"/>
          <w:lang w:val="es-CL"/>
        </w:rPr>
        <w:t>PLoS One, 13</w:t>
      </w:r>
      <w:r w:rsidRPr="009215EC">
        <w:rPr>
          <w:sz w:val="22"/>
          <w:lang w:val="es-CL"/>
        </w:rPr>
        <w:t>(5), e0196986. doi:10.1371/journal.pone.0196986</w:t>
      </w:r>
    </w:p>
    <w:p w14:paraId="1872A1C4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  <w:lang w:val="es-CL"/>
        </w:rPr>
        <w:t xml:space="preserve">Lattanzio, R., Iezzi, M., Sala, G., Tinari, N., Falasca, M., Alberti, S., . . . </w:t>
      </w:r>
      <w:r w:rsidRPr="009215EC">
        <w:rPr>
          <w:sz w:val="22"/>
        </w:rPr>
        <w:t xml:space="preserve">Piantelli, M. (2019). PLC-gamma-1 phosphorylation status is prognostic of metastatic risk in patients with early-stage Luminal-A and -B breast cancer subtypes. </w:t>
      </w:r>
      <w:r w:rsidRPr="009215EC">
        <w:rPr>
          <w:i/>
          <w:sz w:val="22"/>
        </w:rPr>
        <w:t>BMC Cancer, 19</w:t>
      </w:r>
      <w:r w:rsidRPr="009215EC">
        <w:rPr>
          <w:sz w:val="22"/>
        </w:rPr>
        <w:t>(1), 747. doi:10.1186/s12885-019-5949-x</w:t>
      </w:r>
    </w:p>
    <w:p w14:paraId="231EC10A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Laínez, S., Valente, P., Ontoria-Oviedo, I., Estévez-Herrera, J., Camprubí-Robles, M., Ferrer-Montiel, A., &amp; Planells-Cases, R. (2010). GABAA receptor associated protein (GABARAP) modulates TRPV1 expression and channel function and desensitization. </w:t>
      </w:r>
      <w:r w:rsidRPr="009215EC">
        <w:rPr>
          <w:i/>
          <w:sz w:val="22"/>
        </w:rPr>
        <w:t>FASEB J, 24</w:t>
      </w:r>
      <w:r w:rsidRPr="009215EC">
        <w:rPr>
          <w:sz w:val="22"/>
        </w:rPr>
        <w:t>(6), 1958-1970. doi:10.1096/fj.09-151472</w:t>
      </w:r>
    </w:p>
    <w:p w14:paraId="2985F0D0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Lee, G. H., Yoo, K. C., An, Y., Lee, H. J., Lee, M., Uddin, N., . . . Lee, S. J. (2018). FYN promotes mesenchymal phenotypes of basal type breast cancer cells through STAT5/NOTCH2 signaling node. </w:t>
      </w:r>
      <w:r w:rsidRPr="009215EC">
        <w:rPr>
          <w:i/>
          <w:sz w:val="22"/>
        </w:rPr>
        <w:t>Oncogene, 37</w:t>
      </w:r>
      <w:r w:rsidRPr="009215EC">
        <w:rPr>
          <w:sz w:val="22"/>
        </w:rPr>
        <w:t>(14), 1857-1868. doi:10.1038/s41388-017-0114-y</w:t>
      </w:r>
    </w:p>
    <w:p w14:paraId="6F78BA1A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Li, S., Bode, A. M., Zhu, F., Liu, K., Zhang, J., Kim, M. O., . . . Dong, Z. (2011). TRPV1-antagonist AMG9810 promotes mouse skin tumorigenesis through EGFR/Akt signaling. </w:t>
      </w:r>
      <w:r w:rsidRPr="009215EC">
        <w:rPr>
          <w:i/>
          <w:sz w:val="22"/>
        </w:rPr>
        <w:t>Carcinogenesis, 32</w:t>
      </w:r>
      <w:r w:rsidRPr="009215EC">
        <w:rPr>
          <w:sz w:val="22"/>
        </w:rPr>
        <w:t>(5), 779-785. doi:10.1093/carcin/bgr037</w:t>
      </w:r>
    </w:p>
    <w:p w14:paraId="7B2BD4D3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lastRenderedPageBreak/>
        <w:t xml:space="preserve">Li, S., Shen, Y., Wang, M., Yang, J., Lv, M., Li, P., &amp; Chen, Z. (2017). Loss of PTEN expression in breast cancer: association with clinicopathological characteristics and prognosis. </w:t>
      </w:r>
      <w:r w:rsidRPr="009215EC">
        <w:rPr>
          <w:i/>
          <w:sz w:val="22"/>
        </w:rPr>
        <w:t>Oncotarget, 8</w:t>
      </w:r>
      <w:r w:rsidRPr="009215EC">
        <w:rPr>
          <w:sz w:val="22"/>
        </w:rPr>
        <w:t>(19), 32043-32054. doi:10.18632/oncotarget.16761</w:t>
      </w:r>
    </w:p>
    <w:p w14:paraId="14137069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Li, W., Li, G., Fan, Z., &amp; Liu, T. (2017). Tumor-suppressive microRNA-452 inhibits migration and invasion of breast cancer cells by directly targeting RAB11A. </w:t>
      </w:r>
      <w:r w:rsidRPr="009215EC">
        <w:rPr>
          <w:i/>
          <w:sz w:val="22"/>
        </w:rPr>
        <w:t>Oncol Lett, 14</w:t>
      </w:r>
      <w:r w:rsidRPr="009215EC">
        <w:rPr>
          <w:sz w:val="22"/>
        </w:rPr>
        <w:t>(2), 2559-2565. doi:10.3892/ol.2017.6426</w:t>
      </w:r>
    </w:p>
    <w:p w14:paraId="7530C849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Li, W., Xu, L., Che, X., Li, H., Zhang, Y., Song, N., . . . Teng, Y. (2018). C-Cbl reverses HER2-mediated tamoxifen resistance in human breast cancer cells. </w:t>
      </w:r>
      <w:r w:rsidRPr="009215EC">
        <w:rPr>
          <w:i/>
          <w:sz w:val="22"/>
        </w:rPr>
        <w:t>BMC Cancer, 18</w:t>
      </w:r>
      <w:r w:rsidRPr="009215EC">
        <w:rPr>
          <w:sz w:val="22"/>
        </w:rPr>
        <w:t>(1), 507. doi:10.1186/s12885-018-4387-5</w:t>
      </w:r>
    </w:p>
    <w:p w14:paraId="280CACF8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Liapi, A., &amp; Wood, J. N. (2005). Extensive co-localization and heteromultimer formation of the vanilloid receptor-like protein TRPV2 and the capsaicin receptor TRPV1 in the adult rat cerebral cortex. </w:t>
      </w:r>
      <w:r w:rsidRPr="009215EC">
        <w:rPr>
          <w:i/>
          <w:sz w:val="22"/>
        </w:rPr>
        <w:t>Eur J Neurosci, 22</w:t>
      </w:r>
      <w:r w:rsidRPr="009215EC">
        <w:rPr>
          <w:sz w:val="22"/>
        </w:rPr>
        <w:t>(4), 825-834. doi:10.1111/j.1460-9568.2005.04270.x</w:t>
      </w:r>
    </w:p>
    <w:p w14:paraId="093EF620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Liu, X., Bandyopadhyay, B. C., Bandyopadhyay, B., Nakamoto, T., Singh, B., Liedtke, W., . . . Ambudkar, I. (2006). A role for AQP5 in activation of TRPV4 by hypotonicity: concerted involvement of AQP5 and TRPV4 in regulation of cell volume recovery. </w:t>
      </w:r>
      <w:r w:rsidRPr="009215EC">
        <w:rPr>
          <w:i/>
          <w:sz w:val="22"/>
        </w:rPr>
        <w:t>J Biol Chem, 281</w:t>
      </w:r>
      <w:r w:rsidRPr="009215EC">
        <w:rPr>
          <w:sz w:val="22"/>
        </w:rPr>
        <w:t>(22), 15485-15495. doi:10.1074/jbc.M600549200</w:t>
      </w:r>
    </w:p>
    <w:p w14:paraId="4368ED48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Liu, X., Teng, Y., Wu, X., Li, Z., Bao, B., Liu, Y., . . . Zhang, L. (2020). The E3 Ubiquitin Ligase Cbl-b Predicts Favorable Prognosis in Breast Cancer. </w:t>
      </w:r>
      <w:r w:rsidRPr="009215EC">
        <w:rPr>
          <w:i/>
          <w:sz w:val="22"/>
        </w:rPr>
        <w:t>Front Oncol, 10</w:t>
      </w:r>
      <w:r w:rsidRPr="009215EC">
        <w:rPr>
          <w:sz w:val="22"/>
        </w:rPr>
        <w:t>, 695. doi:10.3389/fonc.2020.00695</w:t>
      </w:r>
    </w:p>
    <w:p w14:paraId="53E5900A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Lussier, M. P., Cayouette, S., Lepage, P. K., Bernier, C. L., Francoeur, N., St-Hilaire, M., . . . Boulay, G. (2005). MxA, a member of the dynamin superfamily, interacts with the ankyrin-like repeat domain of TRPC. </w:t>
      </w:r>
      <w:r w:rsidRPr="009215EC">
        <w:rPr>
          <w:i/>
          <w:sz w:val="22"/>
        </w:rPr>
        <w:t>J Biol Chem, 280</w:t>
      </w:r>
      <w:r w:rsidRPr="009215EC">
        <w:rPr>
          <w:sz w:val="22"/>
        </w:rPr>
        <w:t>(19), 19393-19400. doi:10.1074/jbc.M500391200</w:t>
      </w:r>
    </w:p>
    <w:p w14:paraId="3F756898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  <w:lang w:val="es-CL"/>
        </w:rPr>
      </w:pPr>
      <w:r w:rsidRPr="009215EC">
        <w:rPr>
          <w:sz w:val="22"/>
        </w:rPr>
        <w:t xml:space="preserve">Lyu, J. H., Park, D. W., Huang, B., Kang, S. H., Lee, S. J., Lee, C., . . . Baek, S. H. (2015). RGS2 suppresses breast cancer cell growth via a MCPIP1-dependent pathway. </w:t>
      </w:r>
      <w:r w:rsidRPr="009215EC">
        <w:rPr>
          <w:i/>
          <w:sz w:val="22"/>
          <w:lang w:val="es-CL"/>
        </w:rPr>
        <w:t>J Cell Biochem, 116</w:t>
      </w:r>
      <w:r w:rsidRPr="009215EC">
        <w:rPr>
          <w:sz w:val="22"/>
          <w:lang w:val="es-CL"/>
        </w:rPr>
        <w:t>(2), 260-267. doi:10.1002/jcb.24964</w:t>
      </w:r>
    </w:p>
    <w:p w14:paraId="4BDD1931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  <w:lang w:val="es-CL"/>
        </w:rPr>
      </w:pPr>
      <w:r w:rsidRPr="009215EC">
        <w:rPr>
          <w:sz w:val="22"/>
          <w:lang w:val="es-CL"/>
        </w:rPr>
        <w:t xml:space="preserve">López, E., Berna-Erro, A., Salido, G. M., Rosado, J. A., &amp; Redondo, P. C. (2013). </w:t>
      </w:r>
      <w:r w:rsidRPr="009215EC">
        <w:rPr>
          <w:sz w:val="22"/>
        </w:rPr>
        <w:t xml:space="preserve">FKBP52 is involved in the regulation of SOCE channels in the human platelets and MEG 01 cells. </w:t>
      </w:r>
      <w:r w:rsidRPr="009215EC">
        <w:rPr>
          <w:i/>
          <w:sz w:val="22"/>
          <w:lang w:val="es-CL"/>
        </w:rPr>
        <w:t>Biochim Biophys Acta, 1833</w:t>
      </w:r>
      <w:r w:rsidRPr="009215EC">
        <w:rPr>
          <w:sz w:val="22"/>
          <w:lang w:val="es-CL"/>
        </w:rPr>
        <w:t>(3), 652-662. doi:10.1016/j.bbamcr.2012.11.029</w:t>
      </w:r>
    </w:p>
    <w:p w14:paraId="70A7797B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  <w:lang w:val="es-CL"/>
        </w:rPr>
        <w:t xml:space="preserve">López, J. J., Salido, G. M., Pariente, J. A., &amp; Rosado, J. A. (2006). </w:t>
      </w:r>
      <w:r w:rsidRPr="009215EC">
        <w:rPr>
          <w:sz w:val="22"/>
        </w:rPr>
        <w:t xml:space="preserve">Interaction of STIM1 with endogenously expressed human canonical TRP1 upon depletion of intracellular Ca2+ stores. </w:t>
      </w:r>
      <w:r w:rsidRPr="009215EC">
        <w:rPr>
          <w:i/>
          <w:sz w:val="22"/>
        </w:rPr>
        <w:t>J Biol Chem, 281</w:t>
      </w:r>
      <w:r w:rsidRPr="009215EC">
        <w:rPr>
          <w:sz w:val="22"/>
        </w:rPr>
        <w:t>(38), 28254-28264. doi:10.1074/jbc.M604272200</w:t>
      </w:r>
    </w:p>
    <w:p w14:paraId="66FD7BE4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Ma, X., Cao, J., Luo, J., Nilius, B., Huang, Y., Ambudkar, I. S., &amp; Yao, X. (2010). Depletion of intracellular Ca2+ stores stimulates the translocation of vanilloid transient receptor potential 4-c1 heteromeric channels to the plasma membrane. </w:t>
      </w:r>
      <w:r w:rsidRPr="009215EC">
        <w:rPr>
          <w:i/>
          <w:sz w:val="22"/>
        </w:rPr>
        <w:t>Arterioscler Thromb Vasc Biol, 30</w:t>
      </w:r>
      <w:r w:rsidRPr="009215EC">
        <w:rPr>
          <w:sz w:val="22"/>
        </w:rPr>
        <w:t>(11), 2249-2255. doi:10.1161/ATVBAHA.110.212084</w:t>
      </w:r>
    </w:p>
    <w:p w14:paraId="0C70B327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Mangé, A., Coyaud, E., Desmetz, C., Laurent, E., Béganton, B., Coopman, P., . . . Solassol, J. (2019). FKBP4 connects mTORC2 and PI3K to activate the PDK1/Akt-dependent cell proliferation signaling in breast cancer. </w:t>
      </w:r>
      <w:r w:rsidRPr="009215EC">
        <w:rPr>
          <w:i/>
          <w:sz w:val="22"/>
        </w:rPr>
        <w:t>Theranostics, 9</w:t>
      </w:r>
      <w:r w:rsidRPr="009215EC">
        <w:rPr>
          <w:sz w:val="22"/>
        </w:rPr>
        <w:t>(23), 7003-7015. doi:10.7150/thno.35561</w:t>
      </w:r>
    </w:p>
    <w:p w14:paraId="29A03A63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>Masuda, H. a. Z. D. a. B. C. a. D. H. a. H. G. N. a. U. N. T. (2012). Role of epidermal growth factor receptor in breast cancer. In (Vol. 136, pp. 331--345).</w:t>
      </w:r>
    </w:p>
    <w:p w14:paraId="4F7211E7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Mayer, E. L., &amp; Krop, I. E. (2010). Advances in targeting SRC in the treatment of breast cancer and other solid malignancies. </w:t>
      </w:r>
      <w:r w:rsidRPr="009215EC">
        <w:rPr>
          <w:i/>
          <w:sz w:val="22"/>
        </w:rPr>
        <w:t>Clin Cancer Res, 16</w:t>
      </w:r>
      <w:r w:rsidRPr="009215EC">
        <w:rPr>
          <w:sz w:val="22"/>
        </w:rPr>
        <w:t>(14), 3526-3532. doi:10.1158/1078-0432.CCR-09-1834</w:t>
      </w:r>
    </w:p>
    <w:p w14:paraId="19BEC255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lastRenderedPageBreak/>
        <w:t xml:space="preserve">Mehta, D., Ahmmed, G. U., Paria, B. C., Holinstat, M., Voyno-Yasenetskaya, T., Tiruppathi, C., . . . Malik, A. B. (2003). RhoA interaction with inositol 1,4,5-trisphosphate receptor and transient receptor potential channel-1 regulates Ca2+ entry. Role in signaling increased endothelial permeability. </w:t>
      </w:r>
      <w:r w:rsidRPr="009215EC">
        <w:rPr>
          <w:i/>
          <w:sz w:val="22"/>
        </w:rPr>
        <w:t>J Biol Chem, 278</w:t>
      </w:r>
      <w:r w:rsidRPr="009215EC">
        <w:rPr>
          <w:sz w:val="22"/>
        </w:rPr>
        <w:t>(35), 33492-33500. doi:10.1074/jbc.M302401200</w:t>
      </w:r>
    </w:p>
    <w:p w14:paraId="71602E21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Miao, Y., Shen, Q., Zhang, S., Huang, H., Meng, X., Zheng, X., . . . Zou, F. (2019). Calcium-sensing stromal interaction molecule 2 upregulates nuclear factor of activated T cells 1 and transforming growth factor-β signaling to promote breast cancer metastasis. </w:t>
      </w:r>
      <w:r w:rsidRPr="009215EC">
        <w:rPr>
          <w:i/>
          <w:sz w:val="22"/>
        </w:rPr>
        <w:t>Breast Cancer Res, 21</w:t>
      </w:r>
      <w:r w:rsidRPr="009215EC">
        <w:rPr>
          <w:sz w:val="22"/>
        </w:rPr>
        <w:t>(1), 99. doi:10.1186/s13058-019-1185-1</w:t>
      </w:r>
    </w:p>
    <w:p w14:paraId="69316724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Middelbeek, J., Vrenken, K., Visser, D., Lasonder, E., Koster, J., Jalink, K., . . . van Leeuwen, F. N. (2016). The TRPM7 interactome defines a cytoskeletal complex linked to neuroblastoma progression. </w:t>
      </w:r>
      <w:r w:rsidRPr="009215EC">
        <w:rPr>
          <w:i/>
          <w:sz w:val="22"/>
        </w:rPr>
        <w:t>Eur J Cell Biol, 95</w:t>
      </w:r>
      <w:r w:rsidRPr="009215EC">
        <w:rPr>
          <w:sz w:val="22"/>
        </w:rPr>
        <w:t>(11), 465-474. doi:10.1016/j.ejcb.2016.06.008</w:t>
      </w:r>
    </w:p>
    <w:p w14:paraId="7BE046D2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Moore, L. M., England, A., Ehrlich, B. E., &amp; Rimm, D. L. (2017). Calcium Sensor, NCS-1, Promotes Tumor Aggressiveness and Predicts Patient Survival. </w:t>
      </w:r>
      <w:r w:rsidRPr="009215EC">
        <w:rPr>
          <w:i/>
          <w:sz w:val="22"/>
        </w:rPr>
        <w:t>Mol Cancer Res, 15</w:t>
      </w:r>
      <w:r w:rsidRPr="009215EC">
        <w:rPr>
          <w:sz w:val="22"/>
        </w:rPr>
        <w:t>(7), 942-952. doi:10.1158/1541-7786.MCR-16-0408</w:t>
      </w:r>
    </w:p>
    <w:p w14:paraId="26A985F4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Moore, L. M., Wilkinson, R., Altan, M., Toki, M., Carvajal-Hausdorf, D. E., McGuire, J., . . . Rimm, D. L. (2018). An assessment of neuronal calcium sensor-1 and response to neoadjuvant chemotherapy in breast cancer patients. </w:t>
      </w:r>
      <w:r w:rsidRPr="009215EC">
        <w:rPr>
          <w:i/>
          <w:sz w:val="22"/>
        </w:rPr>
        <w:t>NPJ Breast Cancer, 4</w:t>
      </w:r>
      <w:r w:rsidRPr="009215EC">
        <w:rPr>
          <w:sz w:val="22"/>
        </w:rPr>
        <w:t>, 6. doi:10.1038/s41523-018-0057-7</w:t>
      </w:r>
    </w:p>
    <w:p w14:paraId="435AC516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Mound, A., Rodat-Despoix, L., Bougarn, S., Ouadid-Ahidouch, H., &amp; Matifat, F. (2013). Molecular interaction and functional coupling between type 3 inositol 1,4,5-trisphosphate receptor and BKCa channel stimulate breast cancer cell proliferation. </w:t>
      </w:r>
      <w:r w:rsidRPr="009215EC">
        <w:rPr>
          <w:i/>
          <w:sz w:val="22"/>
        </w:rPr>
        <w:t>Eur J Cancer, 49</w:t>
      </w:r>
      <w:r w:rsidRPr="009215EC">
        <w:rPr>
          <w:sz w:val="22"/>
        </w:rPr>
        <w:t>(17), 3738-3751. doi:10.1016/j.ejca.2013.07.013</w:t>
      </w:r>
    </w:p>
    <w:p w14:paraId="252B325B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Mound, A., Vautrin-Glabik, A., Foulon, A., Botia, B., Hague, F., Parys, J. B., . . . Rodat-Despoix, L. (2017). Downregulation of type 3 inositol (1,4,5)-trisphosphate receptor decreases breast cancer cell migration through an oscillatory Ca. </w:t>
      </w:r>
      <w:r w:rsidRPr="009215EC">
        <w:rPr>
          <w:i/>
          <w:sz w:val="22"/>
        </w:rPr>
        <w:t>Oncotarget, 8</w:t>
      </w:r>
      <w:r w:rsidRPr="009215EC">
        <w:rPr>
          <w:sz w:val="22"/>
        </w:rPr>
        <w:t>(42), 72324-72341. doi:10.18632/oncotarget.20327</w:t>
      </w:r>
    </w:p>
    <w:p w14:paraId="6DB7EC90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Nazıroğlu, M., Çiğ, B., Blum, W., Vizler, C., Buhala, A., Marton, A., . . . Pecze, L. (2017). Targeting breast cancer cells by MRS1477, a positive allosteric modulator of TRPV1 channels. </w:t>
      </w:r>
      <w:r w:rsidRPr="009215EC">
        <w:rPr>
          <w:i/>
          <w:sz w:val="22"/>
        </w:rPr>
        <w:t>PLoS One, 12</w:t>
      </w:r>
      <w:r w:rsidRPr="009215EC">
        <w:rPr>
          <w:sz w:val="22"/>
        </w:rPr>
        <w:t>(6), e0179950. doi:10.1371/journal.pone.0179950</w:t>
      </w:r>
    </w:p>
    <w:p w14:paraId="5D72A716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Niemeyer, B. A., Bergs, C., Wissenbach, U., Flockerzi, V., &amp; Trost, C. (2001). Competitive regulation of CaT-like-mediated Ca2+ entry by protein kinase C and calmodulin. </w:t>
      </w:r>
      <w:r w:rsidRPr="009215EC">
        <w:rPr>
          <w:i/>
          <w:sz w:val="22"/>
        </w:rPr>
        <w:t>Proc Natl Acad Sci U S A, 98</w:t>
      </w:r>
      <w:r w:rsidRPr="009215EC">
        <w:rPr>
          <w:sz w:val="22"/>
        </w:rPr>
        <w:t>(6), 3600-3605. doi:10.1073/pnas.051511398</w:t>
      </w:r>
    </w:p>
    <w:p w14:paraId="13EE60F8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Nilius, B., Prenen, J., Tang, J., Wang, C., Owsianik, G., Janssens, A., . . . Zhu, M. X. (2005). Regulation of the Ca2+ sensitivity of the nonselective cation channel TRPM4. </w:t>
      </w:r>
      <w:r w:rsidRPr="009215EC">
        <w:rPr>
          <w:i/>
          <w:sz w:val="22"/>
        </w:rPr>
        <w:t>J Biol Chem, 280</w:t>
      </w:r>
      <w:r w:rsidRPr="009215EC">
        <w:rPr>
          <w:sz w:val="22"/>
        </w:rPr>
        <w:t>(8), 6423-6433. doi:10.1074/jbc.M411089200</w:t>
      </w:r>
    </w:p>
    <w:p w14:paraId="3176F695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Nur, G., Nazıroğlu, M., &amp; Deveci, H. A. (2017). Synergic prooxidant, apoptotic and TRPV1 channel activator effects of alpha-lipoic acid and cisplatin in MCF-7 breast cancer cells. </w:t>
      </w:r>
      <w:r w:rsidRPr="009215EC">
        <w:rPr>
          <w:i/>
          <w:sz w:val="22"/>
        </w:rPr>
        <w:t>J Recept Signal Transduct Res, 37</w:t>
      </w:r>
      <w:r w:rsidRPr="009215EC">
        <w:rPr>
          <w:sz w:val="22"/>
        </w:rPr>
        <w:t>(6), 569-577. doi:10.1080/10799893.2017.1369121</w:t>
      </w:r>
    </w:p>
    <w:p w14:paraId="6964FDD9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Pani, B., Ong, H. L., Brazer, S. C., Liu, X., Rauser, K., Singh, B. B., &amp; Ambudkar, I. S. (2009). Activation of TRPC1 by STIM1 in ER-PM microdomains involves release of the channel from its scaffold caveolin-1. </w:t>
      </w:r>
      <w:r w:rsidRPr="009215EC">
        <w:rPr>
          <w:i/>
          <w:sz w:val="22"/>
        </w:rPr>
        <w:t>Proc Natl Acad Sci U S A, 106</w:t>
      </w:r>
      <w:r w:rsidRPr="009215EC">
        <w:rPr>
          <w:sz w:val="22"/>
        </w:rPr>
        <w:t>(47), 20087-20092. doi:10.1073/pnas.0905002106</w:t>
      </w:r>
    </w:p>
    <w:p w14:paraId="7F774A35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Park, J. Y., Hwang, E. M., Yarishkin, O., Seo, J. H., Kim, E., Yoo, J., . . . Hong, S. G. (2008). TRPM4b channel suppresses store-operated Ca2+ entry by a novel protein-protein interaction with the TRPC3 channel. </w:t>
      </w:r>
      <w:r w:rsidRPr="009215EC">
        <w:rPr>
          <w:i/>
          <w:sz w:val="22"/>
        </w:rPr>
        <w:t>Biochem Biophys Res Commun, 368</w:t>
      </w:r>
      <w:r w:rsidRPr="009215EC">
        <w:rPr>
          <w:sz w:val="22"/>
        </w:rPr>
        <w:t>(3), 677-683. doi:10.1016/j.bbrc.2008.01.153</w:t>
      </w:r>
    </w:p>
    <w:p w14:paraId="43C33EBB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lastRenderedPageBreak/>
        <w:t xml:space="preserve">Peters, A. A., Milevskiy, M. J., Lee, W. C., Curry, M. C., Smart, C. E., Saunus, J. M., . . . Monteith, G. R. (2016). The calcium pump plasma membrane Ca(2+)-ATPase 2 (PMCA2) regulates breast cancer cell proliferation and sensitivity to doxorubicin. </w:t>
      </w:r>
      <w:r w:rsidRPr="009215EC">
        <w:rPr>
          <w:i/>
          <w:sz w:val="22"/>
        </w:rPr>
        <w:t>Sci Rep, 6</w:t>
      </w:r>
      <w:r w:rsidRPr="009215EC">
        <w:rPr>
          <w:sz w:val="22"/>
        </w:rPr>
        <w:t>, 25505. doi:10.1038/srep25505</w:t>
      </w:r>
    </w:p>
    <w:p w14:paraId="49497CEA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Pillé, J. Y., Denoyelle, C., Varet, J., Bertrand, J. R., Soria, J., Opolon, P., . . . Li, H. (2005). Anti-RhoA and anti-RhoC siRNAs inhibit the proliferation and invasiveness of MDA-MB-231 breast cancer cells in vitro and in vivo. </w:t>
      </w:r>
      <w:r w:rsidRPr="009215EC">
        <w:rPr>
          <w:i/>
          <w:sz w:val="22"/>
        </w:rPr>
        <w:t>Mol Ther, 11</w:t>
      </w:r>
      <w:r w:rsidRPr="009215EC">
        <w:rPr>
          <w:sz w:val="22"/>
        </w:rPr>
        <w:t>(2), 267-274. doi:10.1016/j.ymthe.2004.08.029</w:t>
      </w:r>
    </w:p>
    <w:p w14:paraId="224FB51B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  <w:lang w:val="es-CL"/>
        </w:rPr>
      </w:pPr>
      <w:r w:rsidRPr="009215EC">
        <w:rPr>
          <w:sz w:val="22"/>
        </w:rPr>
        <w:t xml:space="preserve">Puram, S. V., Riccio, A., Koirala, S., Ikeuchi, Y., Kim, A. H., Corfas, G., &amp; Bonni, A. (2011). A TRPC5-regulated calcium signaling pathway controls dendrite patterning in the mammalian brain. </w:t>
      </w:r>
      <w:r w:rsidRPr="009215EC">
        <w:rPr>
          <w:i/>
          <w:sz w:val="22"/>
          <w:lang w:val="es-CL"/>
        </w:rPr>
        <w:t>Genes Dev, 25</w:t>
      </w:r>
      <w:r w:rsidRPr="009215EC">
        <w:rPr>
          <w:sz w:val="22"/>
          <w:lang w:val="es-CL"/>
        </w:rPr>
        <w:t>(24), 2659-2673. doi:10.1101/gad.174060.111</w:t>
      </w:r>
    </w:p>
    <w:p w14:paraId="467AF461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  <w:lang w:val="es-CL"/>
        </w:rPr>
        <w:t xml:space="preserve">Redondo, P. C., Jardin, I., Lopez, J. J., Salido, G. M., &amp; Rosado, J. A. (2008). </w:t>
      </w:r>
      <w:r w:rsidRPr="009215EC">
        <w:rPr>
          <w:sz w:val="22"/>
        </w:rPr>
        <w:t xml:space="preserve">Intracellular Ca2+ store depletion induces the formation of macromolecular complexes involving hTRPC1, hTRPC6, the type II IP3 receptor and SERCA3 in human platelets. </w:t>
      </w:r>
      <w:r w:rsidRPr="009215EC">
        <w:rPr>
          <w:i/>
          <w:sz w:val="22"/>
        </w:rPr>
        <w:t>Biochim Biophys Acta, 1783</w:t>
      </w:r>
      <w:r w:rsidRPr="009215EC">
        <w:rPr>
          <w:sz w:val="22"/>
        </w:rPr>
        <w:t>(6), 1163-1176. doi:10.1016/j.bbamcr.2007.12.008</w:t>
      </w:r>
    </w:p>
    <w:p w14:paraId="03BD908D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Rennstam, K., McMichael, N., Berglund, P., Honeth, G., Hegardt, C., Rydén, L., . . . Hedenfalk, I. (2010). Numb protein expression correlates with a basal-like phenotype and cancer stem cell markers in primary breast cancer. </w:t>
      </w:r>
      <w:r w:rsidRPr="009215EC">
        <w:rPr>
          <w:i/>
          <w:sz w:val="22"/>
        </w:rPr>
        <w:t>Breast Cancer Res Treat, 122</w:t>
      </w:r>
      <w:r w:rsidRPr="009215EC">
        <w:rPr>
          <w:sz w:val="22"/>
        </w:rPr>
        <w:t>(2), 315-324. doi:10.1007/s10549-009-0568-x</w:t>
      </w:r>
    </w:p>
    <w:p w14:paraId="059B3B18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  <w:lang w:val="es-CL"/>
        </w:rPr>
      </w:pPr>
      <w:r w:rsidRPr="009215EC">
        <w:rPr>
          <w:sz w:val="22"/>
        </w:rPr>
        <w:t xml:space="preserve">Rivas, J., Díaz, N., Silva, I., Morales, D., Lavanderos, B., Álvarez, A., . . . Cerda, O. (2020a). KCTD5, a novel TRPM4-regulatory protein required for cell migration as a new predictor for breast cancer prognosis. </w:t>
      </w:r>
      <w:r w:rsidRPr="009215EC">
        <w:rPr>
          <w:i/>
          <w:sz w:val="22"/>
          <w:lang w:val="es-CL"/>
        </w:rPr>
        <w:t>FASEB J</w:t>
      </w:r>
      <w:r w:rsidRPr="009215EC">
        <w:rPr>
          <w:sz w:val="22"/>
          <w:lang w:val="es-CL"/>
        </w:rPr>
        <w:t>. doi:10.1096/fj.201901195RRR</w:t>
      </w:r>
    </w:p>
    <w:p w14:paraId="7DD1E573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  <w:lang w:val="es-CL"/>
        </w:rPr>
      </w:pPr>
      <w:r w:rsidRPr="009215EC">
        <w:rPr>
          <w:sz w:val="22"/>
          <w:lang w:val="es-CL"/>
        </w:rPr>
        <w:t xml:space="preserve">Rivas, J., Díaz, N., Silva, I., Morales, D., Lavanderos, B., Álvarez, A., . . . </w:t>
      </w:r>
      <w:r w:rsidRPr="009215EC">
        <w:rPr>
          <w:sz w:val="22"/>
        </w:rPr>
        <w:t xml:space="preserve">Cerda, O. (2020b). KCTD5, a novel TRPM4-regulatory protein required for cell migration as a new predictor for breast cancer prognosis. </w:t>
      </w:r>
      <w:r w:rsidRPr="009215EC">
        <w:rPr>
          <w:i/>
          <w:sz w:val="22"/>
          <w:lang w:val="es-CL"/>
        </w:rPr>
        <w:t>FASEB J, 34</w:t>
      </w:r>
      <w:r w:rsidRPr="009215EC">
        <w:rPr>
          <w:sz w:val="22"/>
          <w:lang w:val="es-CL"/>
        </w:rPr>
        <w:t>(6), 7847-7865. doi:10.1096/fj.201901195RRR</w:t>
      </w:r>
    </w:p>
    <w:p w14:paraId="1A630588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  <w:lang w:val="es-CL"/>
        </w:rPr>
        <w:t xml:space="preserve">Rosado, J. A., &amp; Sage, S. O. (2001). </w:t>
      </w:r>
      <w:r w:rsidRPr="009215EC">
        <w:rPr>
          <w:sz w:val="22"/>
        </w:rPr>
        <w:t xml:space="preserve">Activation of store-mediated calcium entry by secretion-like coupling between the inositol 1,4,5-trisphosphate receptor type II and human transient receptor potential (hTrp1) channels in human platelets. </w:t>
      </w:r>
      <w:r w:rsidRPr="009215EC">
        <w:rPr>
          <w:i/>
          <w:sz w:val="22"/>
        </w:rPr>
        <w:t>Biochem J, 356</w:t>
      </w:r>
      <w:r w:rsidRPr="009215EC">
        <w:rPr>
          <w:sz w:val="22"/>
        </w:rPr>
        <w:t>(Pt 1), 191-198. doi:10.1042/0264-6021:3560191</w:t>
      </w:r>
    </w:p>
    <w:p w14:paraId="146892AF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Rutter, A. R., Ma, Q. P., Leveridge, M., &amp; Bonnert, T. P. (2005). Heteromerization and colocalization of TrpV1 and TrpV2 in mammalian cell lines and rat dorsal root ganglia. </w:t>
      </w:r>
      <w:r w:rsidRPr="009215EC">
        <w:rPr>
          <w:i/>
          <w:sz w:val="22"/>
        </w:rPr>
        <w:t>Neuroreport, 16</w:t>
      </w:r>
      <w:r w:rsidRPr="009215EC">
        <w:rPr>
          <w:sz w:val="22"/>
        </w:rPr>
        <w:t>(16), 1735-1739. doi:10.1097/01.wnr.0000185958.03841.0f</w:t>
      </w:r>
    </w:p>
    <w:p w14:paraId="523864D7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Salas, M. M., Hargreaves, K. M., &amp; Akopian, A. N. (2009). TRPA1-mediated responses in trigeminal sensory neurons: interaction between TRPA1 and TRPV1. </w:t>
      </w:r>
      <w:r w:rsidRPr="009215EC">
        <w:rPr>
          <w:i/>
          <w:sz w:val="22"/>
        </w:rPr>
        <w:t>Eur J Neurosci, 29</w:t>
      </w:r>
      <w:r w:rsidRPr="009215EC">
        <w:rPr>
          <w:sz w:val="22"/>
        </w:rPr>
        <w:t>(8), 1568-1578. doi:10.1111/j.1460-9568.2009.06702.x</w:t>
      </w:r>
    </w:p>
    <w:p w14:paraId="3105F196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Schnelzer, A., Prechtel, D., Knaus, U., Dehne, K., Gerhard, M., Graeff, H., . . . Lengyel, E. (2000). Rac1 in human breast cancer: overexpression, mutation analysis, and characterization of a new isoform, Rac1b. </w:t>
      </w:r>
      <w:r w:rsidRPr="009215EC">
        <w:rPr>
          <w:i/>
          <w:sz w:val="22"/>
        </w:rPr>
        <w:t>Oncogene, 19</w:t>
      </w:r>
      <w:r w:rsidRPr="009215EC">
        <w:rPr>
          <w:sz w:val="22"/>
        </w:rPr>
        <w:t>(26), 3013-3020. doi:10.1038/sj.onc.1203621</w:t>
      </w:r>
    </w:p>
    <w:p w14:paraId="5D715EDC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Schoeber, J. P., Topala, C. N., Wang, X., Diepens, R. J., Lambers, T. T., Hoenderop, J. G., &amp; Bindels, R. J. (2006). RGS2 inhibits the epithelial Ca2+ channel TRPV6. </w:t>
      </w:r>
      <w:r w:rsidRPr="009215EC">
        <w:rPr>
          <w:i/>
          <w:sz w:val="22"/>
        </w:rPr>
        <w:t>J Biol Chem, 281</w:t>
      </w:r>
      <w:r w:rsidRPr="009215EC">
        <w:rPr>
          <w:sz w:val="22"/>
        </w:rPr>
        <w:t>(40), 29669-29674. doi:10.1074/jbc.M606233200</w:t>
      </w:r>
    </w:p>
    <w:p w14:paraId="14FD7131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>Sehgal, P., Szalai, P., Olesen, C., Praetorius, H. A., Nissen, P., Christensen, S. B., . . . Møller, J. V. (2017). Inhibition of the sarco/endoplasmic reticulum (ER) Ca</w:t>
      </w:r>
      <w:r w:rsidRPr="009215EC">
        <w:rPr>
          <w:sz w:val="22"/>
          <w:vertAlign w:val="superscript"/>
        </w:rPr>
        <w:t>2+</w:t>
      </w:r>
      <w:r w:rsidRPr="009215EC">
        <w:rPr>
          <w:sz w:val="22"/>
        </w:rPr>
        <w:t xml:space="preserve">-ATPase by thapsigargin analogs induces cell death via ER Ca2+ depletion and the unfolded protein response. </w:t>
      </w:r>
      <w:r w:rsidRPr="009215EC">
        <w:rPr>
          <w:i/>
          <w:sz w:val="22"/>
        </w:rPr>
        <w:t>J Biol Chem, 292</w:t>
      </w:r>
      <w:r w:rsidRPr="009215EC">
        <w:rPr>
          <w:sz w:val="22"/>
        </w:rPr>
        <w:t>(48), 19656-19673. doi:10.1074/jbc.M117.796920</w:t>
      </w:r>
    </w:p>
    <w:p w14:paraId="4817F05E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lastRenderedPageBreak/>
        <w:t xml:space="preserve">Shi, J., Ju, M., Saleh, S. N., Albert, A. P., &amp; Large, W. A. (2010). TRPC6 channels stimulated by angiotensin II are inhibited by TRPC1/C5 channel activity through a Ca2+- and PKC-dependent mechanism in native vascular myocytes. </w:t>
      </w:r>
      <w:r w:rsidRPr="009215EC">
        <w:rPr>
          <w:i/>
          <w:sz w:val="22"/>
        </w:rPr>
        <w:t>J Physiol, 588</w:t>
      </w:r>
      <w:r w:rsidRPr="009215EC">
        <w:rPr>
          <w:sz w:val="22"/>
        </w:rPr>
        <w:t>(Pt 19), 3671-3682. doi:10.1113/jphysiol.2010.194621</w:t>
      </w:r>
    </w:p>
    <w:p w14:paraId="660FAA38" w14:textId="6CF5A2B3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Singh, B. B., Liu, X., Tang, J., Zhu, M. X., &amp; Ambudkar, I. S. (2002). Calmodulin Regulates Ca2+-Dependent Feedback Inhibition of Store-Operated Ca2+ Influx by Interaction with a Site in the C Terminus of TrpC1. </w:t>
      </w:r>
      <w:r w:rsidRPr="009215EC">
        <w:rPr>
          <w:i/>
          <w:sz w:val="22"/>
        </w:rPr>
        <w:t>Molecular Cell, 9</w:t>
      </w:r>
      <w:r w:rsidRPr="009215EC">
        <w:rPr>
          <w:sz w:val="22"/>
        </w:rPr>
        <w:t>(4), 739 - 750. doi:https://doi.org/10.1016/S1097-2765(02)00506-3</w:t>
      </w:r>
    </w:p>
    <w:p w14:paraId="1CA92141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Sinkins, W. G., Goel, M., Estacion, M., &amp; Schilling, W. P. (2004). Association of immunophilins with mammalian TRPC channels. </w:t>
      </w:r>
      <w:r w:rsidRPr="009215EC">
        <w:rPr>
          <w:i/>
          <w:sz w:val="22"/>
        </w:rPr>
        <w:t>J Biol Chem, 279</w:t>
      </w:r>
      <w:r w:rsidRPr="009215EC">
        <w:rPr>
          <w:sz w:val="22"/>
        </w:rPr>
        <w:t>(33), 34521-34529. doi:10.1074/jbc.M401156200</w:t>
      </w:r>
    </w:p>
    <w:p w14:paraId="48134CC3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Sokabe, T., Fukumi-Tominaga, T., Yonemura, S., Mizuno, A., &amp; Tominaga, M. (2010). The TRPV4 channel contributes to intercellular junction formation in keratinocytes. </w:t>
      </w:r>
      <w:r w:rsidRPr="009215EC">
        <w:rPr>
          <w:i/>
          <w:sz w:val="22"/>
        </w:rPr>
        <w:t>J Biol Chem, 285</w:t>
      </w:r>
      <w:r w:rsidRPr="009215EC">
        <w:rPr>
          <w:sz w:val="22"/>
        </w:rPr>
        <w:t>(24), 18749-18758. doi:10.1074/jbc.M110.103606</w:t>
      </w:r>
    </w:p>
    <w:p w14:paraId="563CE39F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Sternfeld, L., Anderie, I., Schmid, A., Al-Shaldi, H., Krause, E., Magg, T., . . . Schulz, I. (2007). Identification of tyrosines in the putative regulatory site of the Ca2+ channel TRPV6. </w:t>
      </w:r>
      <w:r w:rsidRPr="009215EC">
        <w:rPr>
          <w:i/>
          <w:sz w:val="22"/>
        </w:rPr>
        <w:t>Cell Calcium, 42</w:t>
      </w:r>
      <w:r w:rsidRPr="009215EC">
        <w:rPr>
          <w:sz w:val="22"/>
        </w:rPr>
        <w:t>(1), 91-102. doi:10.1016/j.ceca.2006.11.008</w:t>
      </w:r>
    </w:p>
    <w:p w14:paraId="0CD1B975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Stokes, A. J., Shimoda, L. M., Koblan-Huberson, M., Adra, C. N., &amp; Turner, H. (2004). A TRPV2-PKA signaling module for transduction of physical stimuli in mast cells. </w:t>
      </w:r>
      <w:r w:rsidRPr="009215EC">
        <w:rPr>
          <w:i/>
          <w:sz w:val="22"/>
        </w:rPr>
        <w:t>J Exp Med, 200</w:t>
      </w:r>
      <w:r w:rsidRPr="009215EC">
        <w:rPr>
          <w:sz w:val="22"/>
        </w:rPr>
        <w:t>(2), 137-147. doi:10.1084/jem.20032082</w:t>
      </w:r>
    </w:p>
    <w:p w14:paraId="7873B183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Strübing, C., Krapivinsky, G., Krapivinsky, L., &amp; Clapham, D. E. (2001). TRPC1 and TRPC5 form a novel cation channel in mammalian brain. </w:t>
      </w:r>
      <w:r w:rsidRPr="009215EC">
        <w:rPr>
          <w:i/>
          <w:sz w:val="22"/>
        </w:rPr>
        <w:t>Neuron, 29</w:t>
      </w:r>
      <w:r w:rsidRPr="009215EC">
        <w:rPr>
          <w:sz w:val="22"/>
        </w:rPr>
        <w:t>(3), 645-655. doi:10.1016/s0896-6273(01)00240-9</w:t>
      </w:r>
    </w:p>
    <w:p w14:paraId="2AF4A704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Stumpf, T., Zhang, Q., Hirnet, D., Lewandrowski, U., Sickmann, A., Wissenbach, U., . . . Fecher-Trost, C. (2008). The human TRPV6 channel protein is associated with cyclophilin B in human placenta. </w:t>
      </w:r>
      <w:r w:rsidRPr="009215EC">
        <w:rPr>
          <w:i/>
          <w:sz w:val="22"/>
        </w:rPr>
        <w:t>J Biol Chem, 283</w:t>
      </w:r>
      <w:r w:rsidRPr="009215EC">
        <w:rPr>
          <w:sz w:val="22"/>
        </w:rPr>
        <w:t>(26), 18086-18098. doi:10.1074/jbc.M801821200</w:t>
      </w:r>
    </w:p>
    <w:p w14:paraId="31D9A489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Takahashi, N., Chen, H. Y., Harris, I. S., Stover, D. G., Selfors, L. M., Bronson, R. T., . . . Brugge, J. S. (2018). Cancer Cells Co-opt the Neuronal Redox-Sensing Channel TRPA1 to Promote Oxidative-Stress Tolerance. </w:t>
      </w:r>
      <w:r w:rsidRPr="009215EC">
        <w:rPr>
          <w:i/>
          <w:sz w:val="22"/>
        </w:rPr>
        <w:t>Cancer Cell, 33</w:t>
      </w:r>
      <w:r w:rsidRPr="009215EC">
        <w:rPr>
          <w:sz w:val="22"/>
        </w:rPr>
        <w:t>(6), 985-1003.e1007. doi:10.1016/j.ccell.2018.05.001</w:t>
      </w:r>
    </w:p>
    <w:p w14:paraId="1892B234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Takayama, Y., Shibasaki, K., Suzuki, Y., Yamanaka, A., &amp; Tominaga, M. (2014). Modulation of water efflux through functional interaction between TRPV4 and TMEM16A/anoctamin 1. </w:t>
      </w:r>
      <w:r w:rsidRPr="009215EC">
        <w:rPr>
          <w:i/>
          <w:sz w:val="22"/>
        </w:rPr>
        <w:t>FASEB J, 28</w:t>
      </w:r>
      <w:r w:rsidRPr="009215EC">
        <w:rPr>
          <w:sz w:val="22"/>
        </w:rPr>
        <w:t>(5), 2238-2248. doi:10.1096/fj.13-243436</w:t>
      </w:r>
    </w:p>
    <w:p w14:paraId="724C18F1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Tang, J., Lin, Y., Zhang, Z., Tikunova, S., Birnbaumer, L., &amp; Zhu, M. X. (2001). Identification of common binding sites for calmodulin and inositol 1,4,5-trisphosphate receptors on the carboxyl termini of trp channels. </w:t>
      </w:r>
      <w:r w:rsidRPr="009215EC">
        <w:rPr>
          <w:i/>
          <w:sz w:val="22"/>
        </w:rPr>
        <w:t>J Biol Chem, 276</w:t>
      </w:r>
      <w:r w:rsidRPr="009215EC">
        <w:rPr>
          <w:sz w:val="22"/>
        </w:rPr>
        <w:t>(24), 21303-21310. doi:10.1074/jbc.M102316200</w:t>
      </w:r>
    </w:p>
    <w:p w14:paraId="6EC1E6AD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Tian, D., Jacobo, S. M., Billing, D., Rozkalne, A., Gage, S. D., Anagnostou, T., . . . Greka, A. (2010). Antagonistic regulation of actin dynamics and cell motility by TRPC5 and TRPC6 channels. </w:t>
      </w:r>
      <w:r w:rsidRPr="009215EC">
        <w:rPr>
          <w:i/>
          <w:sz w:val="22"/>
        </w:rPr>
        <w:t>Sci Signal, 3</w:t>
      </w:r>
      <w:r w:rsidRPr="009215EC">
        <w:rPr>
          <w:sz w:val="22"/>
        </w:rPr>
        <w:t>(145), ra77. doi:10.1126/scisignal.2001200</w:t>
      </w:r>
    </w:p>
    <w:p w14:paraId="2270040A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Tomiguchi, M., Yamamoto, Y., Yamamoto-Ibusuki, M., Goto-Yamaguchi, L., Fujiki, Y., Fujiwara, S., . . . Iwase, H. (2016). Fibroblast growth factor receptor-1 protein expression is associated with prognosis in estrogen receptor-positive/human epidermal growth factor receptor-2-negative primary breast cancer. </w:t>
      </w:r>
      <w:r w:rsidRPr="009215EC">
        <w:rPr>
          <w:i/>
          <w:sz w:val="22"/>
        </w:rPr>
        <w:t>Cancer Sci, 107</w:t>
      </w:r>
      <w:r w:rsidRPr="009215EC">
        <w:rPr>
          <w:sz w:val="22"/>
        </w:rPr>
        <w:t>(4), 491-498. doi:10.1111/cas.12897</w:t>
      </w:r>
    </w:p>
    <w:p w14:paraId="48C31484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Tu, C. L., Chang, W., &amp; Bikle, D. D. (2005). Phospholipase cgamma1 is required for activation of store-operated channels in human keratinocytes. </w:t>
      </w:r>
      <w:r w:rsidRPr="009215EC">
        <w:rPr>
          <w:i/>
          <w:sz w:val="22"/>
        </w:rPr>
        <w:t>J Invest Dermatol, 124</w:t>
      </w:r>
      <w:r w:rsidRPr="009215EC">
        <w:rPr>
          <w:sz w:val="22"/>
        </w:rPr>
        <w:t>(1), 187-197. doi:10.1111/j.0022-202X.2004.23544.x</w:t>
      </w:r>
    </w:p>
    <w:p w14:paraId="08FB6C0E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  <w:lang w:val="es-CL"/>
        </w:rPr>
      </w:pPr>
      <w:r w:rsidRPr="009215EC">
        <w:rPr>
          <w:sz w:val="22"/>
        </w:rPr>
        <w:t xml:space="preserve">Uhlen, M., Zhang, C., Lee, S., Sjöstedt, E., Fagerberg, L., Bidkhori, G., . . . Ponten, F. (2017). A pathology atlas of the human cancer transcriptome. </w:t>
      </w:r>
      <w:r w:rsidRPr="009215EC">
        <w:rPr>
          <w:i/>
          <w:sz w:val="22"/>
          <w:lang w:val="es-CL"/>
        </w:rPr>
        <w:t>Science, 357</w:t>
      </w:r>
      <w:r w:rsidRPr="009215EC">
        <w:rPr>
          <w:sz w:val="22"/>
          <w:lang w:val="es-CL"/>
        </w:rPr>
        <w:t>(6352). doi:10.1126/science.aan2507</w:t>
      </w:r>
    </w:p>
    <w:p w14:paraId="4D9C7B39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  <w:lang w:val="es-CL"/>
        </w:rPr>
        <w:lastRenderedPageBreak/>
        <w:t xml:space="preserve">van de Graaf, S. F., Hoenderop, J. G., &amp; Bindels, R. J. (2006). </w:t>
      </w:r>
      <w:r w:rsidRPr="009215EC">
        <w:rPr>
          <w:sz w:val="22"/>
        </w:rPr>
        <w:t xml:space="preserve">Regulation of TRPV5 and TRPV6 by associated proteins. </w:t>
      </w:r>
      <w:r w:rsidRPr="009215EC">
        <w:rPr>
          <w:i/>
          <w:sz w:val="22"/>
        </w:rPr>
        <w:t>Am J Physiol Renal Physiol, 290</w:t>
      </w:r>
      <w:r w:rsidRPr="009215EC">
        <w:rPr>
          <w:sz w:val="22"/>
        </w:rPr>
        <w:t>(6), F1295-1302. doi:10.1152/ajprenal.00443.2005</w:t>
      </w:r>
    </w:p>
    <w:p w14:paraId="6960F73E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>Vautrin-Glabik, A., Botia, B., Kischel, P., Ouadid-Ahidouch, H., &amp; Rodat-Despoix, L. (2018). IP</w:t>
      </w:r>
      <w:r w:rsidRPr="009215EC">
        <w:rPr>
          <w:sz w:val="22"/>
          <w:vertAlign w:val="subscript"/>
        </w:rPr>
        <w:t>3</w:t>
      </w:r>
      <w:r w:rsidRPr="009215EC">
        <w:rPr>
          <w:sz w:val="22"/>
        </w:rPr>
        <w:t xml:space="preserve"> R3 silencing induced actin cytoskeletal reorganization through ARHGAP18/RhoA/mDia1/FAK pathway in breast cancer cell lines. </w:t>
      </w:r>
      <w:r w:rsidRPr="009215EC">
        <w:rPr>
          <w:i/>
          <w:sz w:val="22"/>
        </w:rPr>
        <w:t>Biochim Biophys Acta Mol Cell Res, 1865</w:t>
      </w:r>
      <w:r w:rsidRPr="009215EC">
        <w:rPr>
          <w:sz w:val="22"/>
        </w:rPr>
        <w:t>(7), 945-958. doi:10.1016/j.bbamcr.2018.04.002</w:t>
      </w:r>
    </w:p>
    <w:p w14:paraId="069B740E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Vinuela-Fernandez, I., Sun, L., Jerina, H., Curtis, J., Allchorne, A., Gooding, H., . . . Fleetwood-Walker, S. (2014). The TRPM8 channel forms a complex with the 5-HT(1B) receptor and phospholipase D that amplifies its reversal of pain hypersensitivity. </w:t>
      </w:r>
      <w:r w:rsidRPr="009215EC">
        <w:rPr>
          <w:i/>
          <w:sz w:val="22"/>
        </w:rPr>
        <w:t>Neuropharmacology, 79</w:t>
      </w:r>
      <w:r w:rsidRPr="009215EC">
        <w:rPr>
          <w:sz w:val="22"/>
        </w:rPr>
        <w:t>, 136-151. doi:10.1016/j.neuropharm.2013.11.006</w:t>
      </w:r>
    </w:p>
    <w:p w14:paraId="561CD796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>Wang, H., Zou, L., Ma, K., Yu, J., Wu, H., Wei, M., &amp; Xiao, Q. (2017). Cell-specific mechanisms of TMEM16A Ca</w:t>
      </w:r>
      <w:r w:rsidRPr="009215EC">
        <w:rPr>
          <w:sz w:val="22"/>
          <w:vertAlign w:val="superscript"/>
        </w:rPr>
        <w:t>2+</w:t>
      </w:r>
      <w:r w:rsidRPr="009215EC">
        <w:rPr>
          <w:sz w:val="22"/>
        </w:rPr>
        <w:t xml:space="preserve">-activated chloride channel in cancer. </w:t>
      </w:r>
      <w:r w:rsidRPr="009215EC">
        <w:rPr>
          <w:i/>
          <w:sz w:val="22"/>
        </w:rPr>
        <w:t>Mol Cancer, 16</w:t>
      </w:r>
      <w:r w:rsidRPr="009215EC">
        <w:rPr>
          <w:sz w:val="22"/>
        </w:rPr>
        <w:t>(1), 152. doi:10.1186/s12943-017-0720-x</w:t>
      </w:r>
    </w:p>
    <w:p w14:paraId="1A7FAAD8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Wang, M. Y., Huang, H. Y., Kuo, Y. L., Lo, C., Sun, H. Y., Lyu, Y. J., . . . Chen, P. S. (2019). TARBP2-Enhanced Resistance during Tamoxifen Treatment in Breast Cancer. </w:t>
      </w:r>
      <w:r w:rsidRPr="009215EC">
        <w:rPr>
          <w:i/>
          <w:sz w:val="22"/>
        </w:rPr>
        <w:t>Cancers (Basel), 11</w:t>
      </w:r>
      <w:r w:rsidRPr="009215EC">
        <w:rPr>
          <w:sz w:val="22"/>
        </w:rPr>
        <w:t>(2). doi:10.3390/cancers11020210</w:t>
      </w:r>
    </w:p>
    <w:p w14:paraId="27F0D305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Wang, S., Wang, N., Zheng, Y., Yang, B., Liu, P., Zhang, F., . . . Wang, Z. (2020). Caveolin-1 inhibits breast cancer stem cells via c-Myc-mediated metabolic reprogramming. </w:t>
      </w:r>
      <w:r w:rsidRPr="009215EC">
        <w:rPr>
          <w:i/>
          <w:sz w:val="22"/>
        </w:rPr>
        <w:t>Cell Death Dis, 11</w:t>
      </w:r>
      <w:r w:rsidRPr="009215EC">
        <w:rPr>
          <w:sz w:val="22"/>
        </w:rPr>
        <w:t>(6), 450. doi:10.1038/s41419-020-2667-x</w:t>
      </w:r>
    </w:p>
    <w:p w14:paraId="0FCBE359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Wang, Y., Qi, Y. X., Qi, Z., &amp; Tsang, S. Y. (2019). TRPC3 Regulates the Proliferation and Apoptosis Resistance of Triple Negative Breast Cancer Cells through the TRPC3/RASA4/MAPK Pathway. </w:t>
      </w:r>
      <w:r w:rsidRPr="009215EC">
        <w:rPr>
          <w:i/>
          <w:sz w:val="22"/>
        </w:rPr>
        <w:t>Cancers (Basel), 11</w:t>
      </w:r>
      <w:r w:rsidRPr="009215EC">
        <w:rPr>
          <w:sz w:val="22"/>
        </w:rPr>
        <w:t>(4). doi:10.3390/cancers11040558</w:t>
      </w:r>
    </w:p>
    <w:p w14:paraId="42BC3A3F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Wang, Y., Zhou, X., Zhu, H., Liu, S., Zhou, C., Zhang, G., . . . Xu, N. (2005). Overexpression of EB1 in human esophageal squamous cell carcinoma (ESCC) may promote cellular growth by activating beta-catenin/TCF pathway. </w:t>
      </w:r>
      <w:r w:rsidRPr="009215EC">
        <w:rPr>
          <w:i/>
          <w:sz w:val="22"/>
        </w:rPr>
        <w:t>Oncogene, 24</w:t>
      </w:r>
      <w:r w:rsidRPr="009215EC">
        <w:rPr>
          <w:sz w:val="22"/>
        </w:rPr>
        <w:t>(44), 6637-6645. doi:10.1038/sj.onc.1208819</w:t>
      </w:r>
    </w:p>
    <w:p w14:paraId="2EE42716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Weber, L. V., Al-Refae, K., Wölk, G., Bonatz, G., Altmüller, J., Becker, C., . . . Hatt, H. (2016). Expression and functionality of TRPV1 in breast cancer cells. </w:t>
      </w:r>
      <w:r w:rsidRPr="009215EC">
        <w:rPr>
          <w:i/>
          <w:sz w:val="22"/>
        </w:rPr>
        <w:t>Breast Cancer (Dove Med Press), 8</w:t>
      </w:r>
      <w:r w:rsidRPr="009215EC">
        <w:rPr>
          <w:sz w:val="22"/>
        </w:rPr>
        <w:t>, 243-252. doi:10.2147/BCTT.S121610</w:t>
      </w:r>
    </w:p>
    <w:p w14:paraId="4FC88AED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Woo, S. K., Kwon, M. S., Ivanov, A., Gerzanich, V., &amp; Simard, J. M. (2013). The sulfonylurea receptor 1 (Sur1)-transient receptor potential melastatin 4 (Trpm4) channel. </w:t>
      </w:r>
      <w:r w:rsidRPr="009215EC">
        <w:rPr>
          <w:i/>
          <w:sz w:val="22"/>
        </w:rPr>
        <w:t>J Biol Chem, 288</w:t>
      </w:r>
      <w:r w:rsidRPr="009215EC">
        <w:rPr>
          <w:sz w:val="22"/>
        </w:rPr>
        <w:t>(5), 3655-3667. doi:10.1074/jbc.M112.428219</w:t>
      </w:r>
    </w:p>
    <w:p w14:paraId="30436CC2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Xie, F., Jin, K., Shao, L., Fan, Y., Tu, Y., Li, Y., . . . Zhang, L. (2017). FAF1 phosphorylation by AKT accumulates TGF-β type II receptor and drives breast cancer metastasis. </w:t>
      </w:r>
      <w:r w:rsidRPr="009215EC">
        <w:rPr>
          <w:i/>
          <w:sz w:val="22"/>
        </w:rPr>
        <w:t>Nat Commun, 8</w:t>
      </w:r>
      <w:r w:rsidRPr="009215EC">
        <w:rPr>
          <w:sz w:val="22"/>
        </w:rPr>
        <w:t>, 15021. doi:10.1038/ncomms15021</w:t>
      </w:r>
    </w:p>
    <w:p w14:paraId="089E829E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Xie, Y. G., Yu, Y., Hou, L. K., Wang, X., Zhang, B., &amp; Cao, X. C. (2016). FYN promotes breast cancer progression through epithelial-mesenchymal transition. </w:t>
      </w:r>
      <w:r w:rsidRPr="009215EC">
        <w:rPr>
          <w:i/>
          <w:sz w:val="22"/>
        </w:rPr>
        <w:t>Oncol Rep, 36</w:t>
      </w:r>
      <w:r w:rsidRPr="009215EC">
        <w:rPr>
          <w:sz w:val="22"/>
        </w:rPr>
        <w:t>(2), 1000-1006. doi:10.3892/or.2016.4894</w:t>
      </w:r>
    </w:p>
    <w:p w14:paraId="28E7B475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Xiong, H., Chen, Z., Zheng, W., Sun, J., Fu, Q., Teng, R., . . . Zhou, J. (2020). FKBP4 is a malignant indicator in luminal A subtype of breast cancer. </w:t>
      </w:r>
      <w:r w:rsidRPr="009215EC">
        <w:rPr>
          <w:i/>
          <w:sz w:val="22"/>
        </w:rPr>
        <w:t>J Cancer, 11</w:t>
      </w:r>
      <w:r w:rsidRPr="009215EC">
        <w:rPr>
          <w:sz w:val="22"/>
        </w:rPr>
        <w:t>(7), 1727-1736. doi:10.7150/jca.40982</w:t>
      </w:r>
    </w:p>
    <w:p w14:paraId="5D32B2E0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Xu, H., Zhao, H., Tian, W., Yoshida, K., Roullet, J. B., &amp; Cohen, D. M. (2003). Regulation of a transient receptor potential (TRP) channel by tyrosine phosphorylation. SRC family kinase-dependent tyrosine phosphorylation of TRPV4 on TYR-253 mediates its response to hypotonic stress. </w:t>
      </w:r>
      <w:r w:rsidRPr="009215EC">
        <w:rPr>
          <w:i/>
          <w:sz w:val="22"/>
        </w:rPr>
        <w:t>J Biol Chem, 278</w:t>
      </w:r>
      <w:r w:rsidRPr="009215EC">
        <w:rPr>
          <w:sz w:val="22"/>
        </w:rPr>
        <w:t>(13), 11520-11527. doi:10.1074/jbc.M211061200</w:t>
      </w:r>
    </w:p>
    <w:p w14:paraId="66DCB0A1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  <w:lang w:val="es-CL"/>
        </w:rPr>
      </w:pPr>
      <w:r w:rsidRPr="009215EC">
        <w:rPr>
          <w:sz w:val="22"/>
        </w:rPr>
        <w:t xml:space="preserve">Xu, L., Zhang, Y., Qu, X., Che, X., Guo, T., Cai, Y., . . . Liu, Y. (2017). E3 Ubiquitin Ligase Cbl-b Prevents Tumor Metastasis by Maintaining the Epithelial Phenotype in Multiple Drug-Resistant Gastric and Breast Cancer Cells. </w:t>
      </w:r>
      <w:r w:rsidRPr="009215EC">
        <w:rPr>
          <w:i/>
          <w:sz w:val="22"/>
          <w:lang w:val="es-CL"/>
        </w:rPr>
        <w:t>Neoplasia, 19</w:t>
      </w:r>
      <w:r w:rsidRPr="009215EC">
        <w:rPr>
          <w:sz w:val="22"/>
          <w:lang w:val="es-CL"/>
        </w:rPr>
        <w:t>(4), 374-382. doi:10.1016/j.neo.2017.01.011</w:t>
      </w:r>
    </w:p>
    <w:p w14:paraId="3D56F209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  <w:lang w:val="es-CL"/>
        </w:rPr>
        <w:lastRenderedPageBreak/>
        <w:t xml:space="preserve">Yang, S., Zhang, J. J., &amp; Huang, X. Y. (2009). </w:t>
      </w:r>
      <w:r w:rsidRPr="009215EC">
        <w:rPr>
          <w:sz w:val="22"/>
        </w:rPr>
        <w:t xml:space="preserve">Orai1 and STIM1 are critical for breast tumor cell migration and metastasis. </w:t>
      </w:r>
      <w:r w:rsidRPr="009215EC">
        <w:rPr>
          <w:i/>
          <w:sz w:val="22"/>
        </w:rPr>
        <w:t>Cancer Cell, 15</w:t>
      </w:r>
      <w:r w:rsidRPr="009215EC">
        <w:rPr>
          <w:sz w:val="22"/>
        </w:rPr>
        <w:t>(2), 124-134. doi:10.1016/j.ccr.2008.12.019</w:t>
      </w:r>
    </w:p>
    <w:p w14:paraId="5D5BFC9B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Yoon, H. J., Kim, D. H., Kim, S. J., Jang, J. H., &amp; Surh, Y. J. (2019). Src-mediated phosphorylation, ubiquitination and degradation of Caveolin-1 promotes breast cancer cell stemness. </w:t>
      </w:r>
      <w:r w:rsidRPr="009215EC">
        <w:rPr>
          <w:i/>
          <w:sz w:val="22"/>
        </w:rPr>
        <w:t>Cancer Lett, 449</w:t>
      </w:r>
      <w:r w:rsidRPr="009215EC">
        <w:rPr>
          <w:sz w:val="22"/>
        </w:rPr>
        <w:t>, 8-19. doi:10.1016/j.canlet.2019.01.021</w:t>
      </w:r>
    </w:p>
    <w:p w14:paraId="0BF1E8E9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Yuan, J. P., Kiselyov, K., Shin, D. M., Chen, J., Shcheynikov, N., Kang, S. H., . . . Worley, P. F. (2003). Homer binds TRPC family channels and is required for gating of TRPC1 by IP3 receptors. </w:t>
      </w:r>
      <w:r w:rsidRPr="009215EC">
        <w:rPr>
          <w:i/>
          <w:sz w:val="22"/>
        </w:rPr>
        <w:t>Cell, 114</w:t>
      </w:r>
      <w:r w:rsidRPr="009215EC">
        <w:rPr>
          <w:sz w:val="22"/>
        </w:rPr>
        <w:t>(6), 777-789. doi:10.1016/s0092-8674(03)00716-5</w:t>
      </w:r>
    </w:p>
    <w:p w14:paraId="2179023A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Yuan, J. P., Zeng, W., Huang, G. N., Worley, P. F., &amp; Muallem, S. (2007). STIM1 heteromultimerizes TRPC channels to determine their function as store-operated channels. </w:t>
      </w:r>
      <w:r w:rsidRPr="009215EC">
        <w:rPr>
          <w:i/>
          <w:sz w:val="22"/>
        </w:rPr>
        <w:t>Nat Cell Biol, 9</w:t>
      </w:r>
      <w:r w:rsidRPr="009215EC">
        <w:rPr>
          <w:sz w:val="22"/>
        </w:rPr>
        <w:t>(6), 636-645. doi:10.1038/ncb1590</w:t>
      </w:r>
    </w:p>
    <w:p w14:paraId="7E04ABC0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Zhao, Y., Wang, J., Jiang, H., Yu, Z., Li, X., &amp; Shi, J. (2015). Following OGD/R, annexin 1 nuclear translocation and subsequent induction of apoptosis in neurons are assisted by myosin IIA in a TRPM7 kinase-dependent manner. </w:t>
      </w:r>
      <w:r w:rsidRPr="009215EC">
        <w:rPr>
          <w:i/>
          <w:sz w:val="22"/>
        </w:rPr>
        <w:t>Mol Neurobiol, 51</w:t>
      </w:r>
      <w:r w:rsidRPr="009215EC">
        <w:rPr>
          <w:sz w:val="22"/>
        </w:rPr>
        <w:t>(2), 729-742. doi:10.1007/s12035-014-8781-y</w:t>
      </w:r>
    </w:p>
    <w:p w14:paraId="39F55209" w14:textId="77777777" w:rsidR="00414C59" w:rsidRPr="009215EC" w:rsidRDefault="00414C59" w:rsidP="00414C59">
      <w:pPr>
        <w:pStyle w:val="EndNoteBibliography"/>
        <w:spacing w:after="360"/>
        <w:jc w:val="both"/>
        <w:rPr>
          <w:sz w:val="22"/>
        </w:rPr>
      </w:pPr>
      <w:r w:rsidRPr="009215EC">
        <w:rPr>
          <w:sz w:val="22"/>
        </w:rPr>
        <w:t xml:space="preserve">Zhu, Z., Jiao, L., Li, T., Wang, H., Wei, W., &amp; Qian, H. (2018). Expression of AQP3 and AQP5 as a prognostic marker in triple-negative breast cancer. </w:t>
      </w:r>
      <w:r w:rsidRPr="009215EC">
        <w:rPr>
          <w:i/>
          <w:sz w:val="22"/>
        </w:rPr>
        <w:t>Oncol Lett, 16</w:t>
      </w:r>
      <w:r w:rsidRPr="009215EC">
        <w:rPr>
          <w:sz w:val="22"/>
        </w:rPr>
        <w:t>(2), 2661-2667. doi:10.3892/ol.2018.8955</w:t>
      </w:r>
    </w:p>
    <w:p w14:paraId="37ED4DF5" w14:textId="77777777" w:rsidR="00414C59" w:rsidRPr="009215EC" w:rsidRDefault="00414C59" w:rsidP="00414C59">
      <w:pPr>
        <w:pStyle w:val="EndNoteBibliography"/>
        <w:jc w:val="both"/>
        <w:rPr>
          <w:sz w:val="22"/>
        </w:rPr>
      </w:pPr>
      <w:r w:rsidRPr="009215EC">
        <w:rPr>
          <w:sz w:val="22"/>
        </w:rPr>
        <w:t xml:space="preserve">Zimmermann, J., Latta, L., Beck, A., Leidinger, P., Fecher-Trost, C., Schlenstedt, G., . . . Flockerzi, V. (2014). Trans-activation response (TAR) RNA-binding protein 2 is a novel modulator of transient receptor potential canonical 4 (TRPC4) protein. </w:t>
      </w:r>
      <w:r w:rsidRPr="009215EC">
        <w:rPr>
          <w:i/>
          <w:sz w:val="22"/>
        </w:rPr>
        <w:t>J Biol Chem, 289</w:t>
      </w:r>
      <w:r w:rsidRPr="009215EC">
        <w:rPr>
          <w:sz w:val="22"/>
        </w:rPr>
        <w:t>(14), 9766-9780. doi:10.1074/jbc.M114.557066</w:t>
      </w:r>
    </w:p>
    <w:p w14:paraId="06D87692" w14:textId="568E9B6B" w:rsidR="00907324" w:rsidRPr="009215EC" w:rsidRDefault="000B7FC6" w:rsidP="00414C59">
      <w:pPr>
        <w:jc w:val="both"/>
        <w:rPr>
          <w:rFonts w:ascii="Times New Roman" w:hAnsi="Times New Roman" w:cs="Times New Roman"/>
        </w:rPr>
      </w:pPr>
      <w:r w:rsidRPr="009215EC">
        <w:rPr>
          <w:rFonts w:ascii="Times New Roman" w:hAnsi="Times New Roman" w:cs="Times New Roman"/>
        </w:rPr>
        <w:fldChar w:fldCharType="end"/>
      </w:r>
    </w:p>
    <w:sectPr w:rsidR="00907324" w:rsidRPr="009215EC" w:rsidSect="006C1670">
      <w:pgSz w:w="12240" w:h="15840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0&lt;/HangingIndent&gt;&lt;LineSpacing&gt;0&lt;/LineSpacing&gt;&lt;SpaceAfter&gt;2&lt;/SpaceAfter&gt;&lt;/ENLayout&gt;"/>
    <w:docVar w:name="EN.Libraries" w:val="&lt;Libraries&gt;&lt;/Libraries&gt;"/>
  </w:docVars>
  <w:rsids>
    <w:rsidRoot w:val="00EF6CED"/>
    <w:rsid w:val="00090815"/>
    <w:rsid w:val="000910D8"/>
    <w:rsid w:val="000A2B9B"/>
    <w:rsid w:val="000B66A3"/>
    <w:rsid w:val="000B6DD9"/>
    <w:rsid w:val="000B7FC6"/>
    <w:rsid w:val="000C4F22"/>
    <w:rsid w:val="00122952"/>
    <w:rsid w:val="00161F23"/>
    <w:rsid w:val="00173BB8"/>
    <w:rsid w:val="00193D31"/>
    <w:rsid w:val="00210B9E"/>
    <w:rsid w:val="00227197"/>
    <w:rsid w:val="002B54E9"/>
    <w:rsid w:val="002E540B"/>
    <w:rsid w:val="002F3B16"/>
    <w:rsid w:val="003153EE"/>
    <w:rsid w:val="00374BD6"/>
    <w:rsid w:val="00383B93"/>
    <w:rsid w:val="00387B79"/>
    <w:rsid w:val="003B02DB"/>
    <w:rsid w:val="003B56A8"/>
    <w:rsid w:val="003D4BEE"/>
    <w:rsid w:val="00407B4C"/>
    <w:rsid w:val="00414C59"/>
    <w:rsid w:val="00431ECC"/>
    <w:rsid w:val="004341BA"/>
    <w:rsid w:val="004536F6"/>
    <w:rsid w:val="004871C0"/>
    <w:rsid w:val="004A5AFA"/>
    <w:rsid w:val="004E3F42"/>
    <w:rsid w:val="005913F9"/>
    <w:rsid w:val="00593A2C"/>
    <w:rsid w:val="005A7B72"/>
    <w:rsid w:val="005B739D"/>
    <w:rsid w:val="00612E80"/>
    <w:rsid w:val="0063539F"/>
    <w:rsid w:val="00693CA5"/>
    <w:rsid w:val="006A1386"/>
    <w:rsid w:val="006B582A"/>
    <w:rsid w:val="006C1670"/>
    <w:rsid w:val="0073217E"/>
    <w:rsid w:val="007B1C87"/>
    <w:rsid w:val="007C4AAF"/>
    <w:rsid w:val="007D71FB"/>
    <w:rsid w:val="008067B5"/>
    <w:rsid w:val="00814A1F"/>
    <w:rsid w:val="00827407"/>
    <w:rsid w:val="008648E8"/>
    <w:rsid w:val="008D04F1"/>
    <w:rsid w:val="00907324"/>
    <w:rsid w:val="00917D66"/>
    <w:rsid w:val="009215EC"/>
    <w:rsid w:val="009643CE"/>
    <w:rsid w:val="009755D9"/>
    <w:rsid w:val="009C0DFB"/>
    <w:rsid w:val="00A45A96"/>
    <w:rsid w:val="00A77B83"/>
    <w:rsid w:val="00A969A2"/>
    <w:rsid w:val="00AD48FD"/>
    <w:rsid w:val="00B45238"/>
    <w:rsid w:val="00BA371D"/>
    <w:rsid w:val="00C7386D"/>
    <w:rsid w:val="00C960E9"/>
    <w:rsid w:val="00D104B1"/>
    <w:rsid w:val="00D35DA4"/>
    <w:rsid w:val="00D80F68"/>
    <w:rsid w:val="00DA44BB"/>
    <w:rsid w:val="00DA4542"/>
    <w:rsid w:val="00DB35A4"/>
    <w:rsid w:val="00DF2C83"/>
    <w:rsid w:val="00E070D6"/>
    <w:rsid w:val="00E35254"/>
    <w:rsid w:val="00E735A0"/>
    <w:rsid w:val="00EB2C5F"/>
    <w:rsid w:val="00EF6CED"/>
    <w:rsid w:val="00F26B41"/>
    <w:rsid w:val="00F355D7"/>
    <w:rsid w:val="00F445EB"/>
    <w:rsid w:val="00F640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000578A"/>
  <w15:chartTrackingRefBased/>
  <w15:docId w15:val="{E63462EA-DAD7-499B-A47E-37A53814BE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C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styleId="Tablaconcuadrcula">
    <w:name w:val="Table Grid"/>
    <w:basedOn w:val="Tablanormal"/>
    <w:uiPriority w:val="39"/>
    <w:rsid w:val="00EF6CE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ar"/>
    <w:rsid w:val="00090815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090815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090815"/>
    <w:pPr>
      <w:spacing w:line="24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ar">
    <w:name w:val="EndNote Bibliography Car"/>
    <w:basedOn w:val="Fuentedeprrafopredeter"/>
    <w:link w:val="EndNoteBibliography"/>
    <w:rsid w:val="00090815"/>
    <w:rPr>
      <w:rFonts w:ascii="Times New Roman" w:hAnsi="Times New Roman" w:cs="Times New Roman"/>
      <w:noProof/>
      <w:sz w:val="24"/>
      <w:lang w:val="en-US"/>
    </w:rPr>
  </w:style>
  <w:style w:type="character" w:styleId="Hipervnculo">
    <w:name w:val="Hyperlink"/>
    <w:basedOn w:val="Fuentedeprrafopredeter"/>
    <w:uiPriority w:val="99"/>
    <w:unhideWhenUsed/>
    <w:rsid w:val="003B02DB"/>
    <w:rPr>
      <w:color w:val="0563C1" w:themeColor="hyperlink"/>
      <w:u w:val="single"/>
    </w:rPr>
  </w:style>
  <w:style w:type="character" w:customStyle="1" w:styleId="Mencinsinresolver1">
    <w:name w:val="Mención sin resolver1"/>
    <w:basedOn w:val="Fuentedeprrafopredeter"/>
    <w:uiPriority w:val="99"/>
    <w:semiHidden/>
    <w:unhideWhenUsed/>
    <w:rsid w:val="003B02DB"/>
    <w:rPr>
      <w:color w:val="605E5C"/>
      <w:shd w:val="clear" w:color="auto" w:fill="E1DFDD"/>
    </w:rPr>
  </w:style>
  <w:style w:type="character" w:styleId="Refdecomentario">
    <w:name w:val="annotation reference"/>
    <w:basedOn w:val="Fuentedeprrafopredeter"/>
    <w:uiPriority w:val="99"/>
    <w:semiHidden/>
    <w:unhideWhenUsed/>
    <w:rsid w:val="007C4AAF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7C4AAF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7C4AAF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7C4AAF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7C4AAF"/>
    <w:rPr>
      <w:b/>
      <w:bCs/>
      <w:sz w:val="20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7C4AA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7C4AAF"/>
    <w:rPr>
      <w:rFonts w:ascii="Segoe UI" w:hAnsi="Segoe UI" w:cs="Segoe UI"/>
      <w:sz w:val="18"/>
      <w:szCs w:val="18"/>
    </w:rPr>
  </w:style>
  <w:style w:type="character" w:styleId="Textodelmarcadordeposicin">
    <w:name w:val="Placeholder Text"/>
    <w:basedOn w:val="Fuentedeprrafopredeter"/>
    <w:uiPriority w:val="99"/>
    <w:semiHidden/>
    <w:rsid w:val="00AD48FD"/>
    <w:rPr>
      <w:color w:val="808080"/>
    </w:rPr>
  </w:style>
  <w:style w:type="paragraph" w:styleId="Revisin">
    <w:name w:val="Revision"/>
    <w:hidden/>
    <w:uiPriority w:val="99"/>
    <w:semiHidden/>
    <w:rsid w:val="00612E80"/>
    <w:pPr>
      <w:spacing w:after="0" w:line="240" w:lineRule="auto"/>
    </w:pPr>
  </w:style>
  <w:style w:type="character" w:styleId="Mencinsinresolver">
    <w:name w:val="Unresolved Mention"/>
    <w:basedOn w:val="Fuentedeprrafopredeter"/>
    <w:uiPriority w:val="99"/>
    <w:semiHidden/>
    <w:unhideWhenUsed/>
    <w:rsid w:val="000B7FC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4859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29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03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187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BA325C8-8180-4510-B487-9217E7BDA42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15</Pages>
  <Words>31272</Words>
  <Characters>171999</Characters>
  <Application>Microsoft Office Word</Application>
  <DocSecurity>0</DocSecurity>
  <Lines>1433</Lines>
  <Paragraphs>40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028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ía Paz Saldías</dc:creator>
  <cp:keywords/>
  <dc:description/>
  <cp:lastModifiedBy>Maria Paz Saldias Maulen (maria.saldias.m)</cp:lastModifiedBy>
  <cp:revision>4</cp:revision>
  <cp:lastPrinted>2020-10-01T17:46:00Z</cp:lastPrinted>
  <dcterms:created xsi:type="dcterms:W3CDTF">2021-05-05T20:15:00Z</dcterms:created>
  <dcterms:modified xsi:type="dcterms:W3CDTF">2021-05-05T20:36:00Z</dcterms:modified>
</cp:coreProperties>
</file>